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5000" w:type="pct"/>
        <w:tblLook w:val="04A0" w:firstRow="1" w:lastRow="0" w:firstColumn="1" w:lastColumn="0" w:noHBand="0" w:noVBand="1"/>
      </w:tblPr>
      <w:tblGrid>
        <w:gridCol w:w="1717"/>
        <w:gridCol w:w="990"/>
        <w:gridCol w:w="1551"/>
        <w:gridCol w:w="1156"/>
        <w:gridCol w:w="3032"/>
        <w:gridCol w:w="1693"/>
      </w:tblGrid>
      <w:tr w:rsidR="00215968" w:rsidRPr="00C544A5" w14:paraId="6ED0AFBC" w14:textId="77777777" w:rsidTr="008967A5">
        <w:trPr>
          <w:trHeight w:val="552"/>
        </w:trPr>
        <w:tc>
          <w:tcPr>
            <w:tcW w:w="847" w:type="pct"/>
            <w:tcBorders>
              <w:bottom w:val="single" w:sz="4" w:space="0" w:color="auto"/>
            </w:tcBorders>
            <w:vAlign w:val="center"/>
          </w:tcPr>
          <w:p w14:paraId="50CF31E2" w14:textId="77777777" w:rsidR="00215968" w:rsidRPr="00C544A5" w:rsidRDefault="00215968" w:rsidP="008967A5">
            <w:pPr>
              <w:rPr>
                <w:rFonts w:ascii="Arial" w:hAnsi="Arial" w:cs="Arial"/>
                <w:b/>
                <w:sz w:val="22"/>
                <w:lang w:val="en-US"/>
              </w:rPr>
            </w:pPr>
            <w:bookmarkStart w:id="0" w:name="_GoBack"/>
            <w:bookmarkEnd w:id="0"/>
            <w:r w:rsidRPr="00C544A5">
              <w:rPr>
                <w:rFonts w:ascii="Arial" w:hAnsi="Arial" w:cs="Arial"/>
                <w:b/>
                <w:sz w:val="22"/>
                <w:lang w:val="en-US"/>
              </w:rPr>
              <w:t xml:space="preserve">  Antibody</w:t>
            </w:r>
          </w:p>
        </w:tc>
        <w:tc>
          <w:tcPr>
            <w:tcW w:w="1253" w:type="pct"/>
            <w:gridSpan w:val="2"/>
            <w:tcBorders>
              <w:bottom w:val="single" w:sz="4" w:space="0" w:color="auto"/>
            </w:tcBorders>
            <w:vAlign w:val="center"/>
          </w:tcPr>
          <w:p w14:paraId="37B9804C" w14:textId="77777777" w:rsidR="00215968" w:rsidRPr="00C544A5" w:rsidRDefault="00215968" w:rsidP="008967A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C544A5">
              <w:rPr>
                <w:rFonts w:ascii="Arial" w:hAnsi="Arial" w:cs="Arial"/>
                <w:b/>
                <w:sz w:val="22"/>
                <w:lang w:val="en-US"/>
              </w:rPr>
              <w:t xml:space="preserve">             Clone/Name</w:t>
            </w:r>
          </w:p>
        </w:tc>
        <w:tc>
          <w:tcPr>
            <w:tcW w:w="2065" w:type="pct"/>
            <w:gridSpan w:val="2"/>
            <w:tcBorders>
              <w:bottom w:val="single" w:sz="4" w:space="0" w:color="auto"/>
            </w:tcBorders>
            <w:vAlign w:val="center"/>
          </w:tcPr>
          <w:p w14:paraId="627BAB3D" w14:textId="77777777" w:rsidR="00215968" w:rsidRPr="00C544A5" w:rsidRDefault="00215968" w:rsidP="008967A5">
            <w:pPr>
              <w:rPr>
                <w:rFonts w:ascii="Arial" w:hAnsi="Arial" w:cs="Arial"/>
                <w:b/>
                <w:sz w:val="22"/>
                <w:lang w:val="en-US"/>
              </w:rPr>
            </w:pPr>
            <w:r w:rsidRPr="00C544A5">
              <w:rPr>
                <w:rFonts w:ascii="Arial" w:hAnsi="Arial" w:cs="Arial"/>
                <w:b/>
                <w:sz w:val="22"/>
                <w:lang w:val="en-US"/>
              </w:rPr>
              <w:t xml:space="preserve">                  Origin</w:t>
            </w:r>
          </w:p>
        </w:tc>
        <w:tc>
          <w:tcPr>
            <w:tcW w:w="836" w:type="pct"/>
            <w:tcBorders>
              <w:bottom w:val="single" w:sz="4" w:space="0" w:color="auto"/>
            </w:tcBorders>
            <w:vAlign w:val="center"/>
          </w:tcPr>
          <w:p w14:paraId="3D6535E0" w14:textId="77777777" w:rsidR="00215968" w:rsidRPr="00C544A5" w:rsidRDefault="00215968" w:rsidP="008967A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C544A5">
              <w:rPr>
                <w:rFonts w:ascii="Arial" w:hAnsi="Arial" w:cs="Arial"/>
                <w:b/>
                <w:sz w:val="22"/>
                <w:lang w:val="en-US"/>
              </w:rPr>
              <w:t>References</w:t>
            </w:r>
          </w:p>
        </w:tc>
      </w:tr>
      <w:tr w:rsidR="00215968" w:rsidRPr="00C544A5" w14:paraId="057860BB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F2A593" w14:textId="77777777" w:rsidR="00215968" w:rsidRPr="00C544A5" w:rsidRDefault="00215968" w:rsidP="008967A5">
            <w:pPr>
              <w:rPr>
                <w:rFonts w:ascii="Arial" w:eastAsia="Times New Roman" w:hAnsi="Arial" w:cs="Arial"/>
                <w:b/>
                <w:bCs/>
                <w:sz w:val="22"/>
              </w:rPr>
            </w:pPr>
            <w:r w:rsidRPr="00C544A5">
              <w:rPr>
                <w:rFonts w:ascii="Arial" w:eastAsia="Times New Roman" w:hAnsi="Arial" w:cs="Arial"/>
                <w:b/>
                <w:bCs/>
                <w:sz w:val="22"/>
              </w:rPr>
              <w:t>Western blot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C6CFFF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2"/>
              </w:rPr>
            </w:pP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262A14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2"/>
              </w:rPr>
            </w:pP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28FCD5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15968" w:rsidRPr="00C544A5" w14:paraId="29F2E201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3A864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Anti AID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0008F3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Strasbg9, AID-2E11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643F9A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IGBMC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E8AAF2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  <w:u w:val="single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ZWV2YW4tUmFqPC9BdXRob3I+PFllYXI+MjAxMTwvWWVh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ZWV2YW4tUmFqPC9BdXRob3I+PFllYXI+MjAxMTwvWWVh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8" w:tooltip="Jeevan-Raj, 2011 #10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48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21B0ADE0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4FCE7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Anti Parp1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F72121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EGT69, polyclonal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BEC874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IREBS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1CDF55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  <w:u w:val="single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ZWRlcjwvQXV0aG9yPjxZZWFyPjIwMDU8L1llYXI+PFJl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ZWRlcjwvQXV0aG9yPjxZZWFyPjIwMDU8L1llYXI+PFJl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64" w:tooltip="Meder, 2005 #13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64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0541B22F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B36BB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Anti Parp2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3F5AEE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YUC, polyclonal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9042BD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IREBS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5D242C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  <w:u w:val="single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WU8L0F1dGhvcj48WWVhcj4xOTk5PC9ZZWFyPjxSZWNO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WU8L0F1dGhvcj48WWVhcj4xOTk5PC9ZZWFyPjxSZWNO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65" w:tooltip="Ame, 1999 #14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65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54D15D53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5D74D7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Anti Parp3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5825AF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4698, polyclonal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A92A6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IREBS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C8CF9C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  <w:u w:val="single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2VobGVyPC9BdXRob3I+PFllYXI+MjAxMTwvWWVhcj48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2VobGVyPC9BdXRob3I+PFllYXI+MjAxMTwvWWVhcj48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12" w:tooltip="Boehler, 2011 #10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12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39B28162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F62831" w14:textId="6C8EAE0C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Anti</w:t>
            </w:r>
            <w:r w:rsidR="00C544A5" w:rsidRPr="00C544A5">
              <w:rPr>
                <w:rFonts w:ascii="Arial" w:eastAsia="Times New Roman" w:hAnsi="Arial" w:cs="Arial"/>
                <w:sz w:val="20"/>
                <w:szCs w:val="22"/>
              </w:rPr>
              <w:t xml:space="preserve"> β</w:t>
            </w: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-Actin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70E759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A1978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680B70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2"/>
              </w:rPr>
            </w:pPr>
            <w:r w:rsidRPr="00C544A5">
              <w:rPr>
                <w:rFonts w:ascii="Arial" w:eastAsia="Times New Roman" w:hAnsi="Arial" w:cs="Arial"/>
                <w:sz w:val="20"/>
                <w:szCs w:val="22"/>
              </w:rPr>
              <w:t>Sigma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8B93D1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15968" w:rsidRPr="00C544A5" w14:paraId="5401222A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1A58E2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D08621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B68A63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E7CF1C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15968" w:rsidRPr="00C544A5" w14:paraId="420BBFAC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88798D" w14:textId="77777777" w:rsidR="00215968" w:rsidRPr="00C544A5" w:rsidRDefault="00215968" w:rsidP="008967A5">
            <w:pPr>
              <w:rPr>
                <w:rFonts w:ascii="Arial" w:eastAsia="Times New Roman" w:hAnsi="Arial" w:cs="Arial"/>
                <w:b/>
                <w:bCs/>
                <w:sz w:val="22"/>
              </w:rPr>
            </w:pPr>
            <w:r w:rsidRPr="00C544A5">
              <w:rPr>
                <w:rFonts w:ascii="Arial" w:eastAsia="Times New Roman" w:hAnsi="Arial" w:cs="Arial"/>
                <w:b/>
                <w:bCs/>
                <w:sz w:val="22"/>
              </w:rPr>
              <w:t>ChIP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ABFD52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2"/>
              </w:rPr>
            </w:pP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223099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2"/>
              </w:rPr>
            </w:pP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AF1028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15968" w:rsidRPr="00C544A5" w14:paraId="1599E102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C50DF6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AID 1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B58676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Polyclonal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F42C83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IGBMC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5CA103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  <w:u w:val="single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3VhdWQ8L0F1dGhvcj48WWVhcj4yMDEzPC9ZZWFyPjxS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3VhdWQ8L0F1dGhvcj48WWVhcj4yMDEzPC9ZZWFyPjxS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66" w:tooltip="Rouaud, 2013 #16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66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1C7404E5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59D960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AID 2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F514EF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Polyclonal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310597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Gift from M. Nussenzweig*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B059DC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  <w:u w:val="single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vri&lt;/Author&gt;&lt;Year&gt;2010&lt;/Year&gt;&lt;RecNum&gt;9&lt;/RecNum&gt;&lt;DisplayText&gt;[16]&lt;/DisplayText&gt;&lt;record&gt;&lt;rec-number&gt;9&lt;/rec-number&gt;&lt;foreign-keys&gt;&lt;key app="EN" db-id="vt5svvtee9rdaaez906xf5xm5dadfrdv25sv"&gt;9&lt;/key&gt;&lt;/foreign-keys&gt;&lt;ref-type name="Journal Article"&gt;17&lt;/ref-type&gt;&lt;contributors&gt;&lt;authors&gt;&lt;author&gt;Pavri, R.&lt;/author&gt;&lt;author&gt;Gazumyan, A.&lt;/author&gt;&lt;author&gt;Jankovic, M.&lt;/author&gt;&lt;author&gt;Di Virgilio, M.&lt;/author&gt;&lt;author&gt;Klein, I.&lt;/author&gt;&lt;author&gt;Ansarah-Sobrinho, C.&lt;/author&gt;&lt;author&gt;Resch, W.&lt;/author&gt;&lt;author&gt;Yamane, A.&lt;/author&gt;&lt;author&gt;Reina-San-Martin, B.&lt;/author&gt;&lt;author&gt;Barreto, V.&lt;/author&gt;&lt;author&gt;Nieland, T. J.&lt;/author&gt;&lt;author&gt;Root, D. E.&lt;/author&gt;&lt;author&gt;Casellas, R.&lt;/author&gt;&lt;author&gt;Nussenzweig, M. C.&lt;/author&gt;&lt;/authors&gt;&lt;/contributors&gt;&lt;auth-address&gt;Laboratory of Molecular Immunology, The Rockefeller University, New York, New York 10065, USA.&lt;/auth-address&gt;&lt;titles&gt;&lt;title&gt;Activation-Induced Cytidine Deaminase Targets DNA at Sites of RNA Polymerase II Stalling by Interaction with Spt5&lt;/title&gt;&lt;secondary-title&gt;Cell&lt;/secondary-title&gt;&lt;/titles&gt;&lt;periodical&gt;&lt;full-title&gt;Cell&lt;/full-title&gt;&lt;/periodical&gt;&lt;pages&gt;122-33&lt;/pages&gt;&lt;volume&gt;143&lt;/volume&gt;&lt;number&gt;1&lt;/number&gt;&lt;edition&gt;2010/10/05&lt;/edition&gt;&lt;dates&gt;&lt;year&gt;2010&lt;/year&gt;&lt;pub-dates&gt;&lt;date&gt;Oct 1&lt;/date&gt;&lt;/pub-dates&gt;&lt;/dates&gt;&lt;isbn&gt;1097-4172 (Electronic)&amp;#xD;0092-8674 (Linking)&lt;/isbn&gt;&lt;accession-num&gt;20887897&lt;/accession-num&gt;&lt;urls&gt;&lt;related-urls&gt;&lt;url&gt;http://www.ncbi.nlm.nih.gov/entrez/query.fcgi?cmd=Retrieve&amp;amp;db=PubMed&amp;amp;dopt=Citation&amp;amp;list_uids=20887897&lt;/url&gt;&lt;/related-urls&gt;&lt;/urls&gt;&lt;electronic-resource-num&gt;S0092-8674(10)01065-2 [pii]&amp;#xD;10.1016/j.cell.2010.09.017&lt;/electronic-resource-num&gt;&lt;language&gt;eng&lt;/language&gt;&lt;/record&gt;&lt;/Cite&gt;&lt;/EndNote&gt;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16" w:tooltip="Pavri, 2010 #14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16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0856E9D3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EC92F8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RNA Polymerase II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CEFC66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N-20, sc899, Polyclonal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B5B9C2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Santa Cruz Biotechnology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A4261C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W5rb3RhaTwvQXV0aG9yPjxZZWFyPjIwMTI8L1llYXI+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W5rb3RhaTwvQXV0aG9yPjxZZWFyPjIwMTI8L1llYXI+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67" w:tooltip="Pankotai, 2012 #17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67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7B31230A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54FB7A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Spt5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03729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H-300, polyclonal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90F071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Santa Cruz Biotechnology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650301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  <w:u w:val="single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vri&lt;/Author&gt;&lt;Year&gt;2010&lt;/Year&gt;&lt;RecNum&gt;9&lt;/RecNum&gt;&lt;DisplayText&gt;[16]&lt;/DisplayText&gt;&lt;record&gt;&lt;rec-number&gt;9&lt;/rec-number&gt;&lt;foreign-keys&gt;&lt;key app="EN" db-id="vt5svvtee9rdaaez906xf5xm5dadfrdv25sv"&gt;9&lt;/key&gt;&lt;/foreign-keys&gt;&lt;ref-type name="Journal Article"&gt;17&lt;/ref-type&gt;&lt;contributors&gt;&lt;authors&gt;&lt;author&gt;Pavri, R.&lt;/author&gt;&lt;author&gt;Gazumyan, A.&lt;/author&gt;&lt;author&gt;Jankovic, M.&lt;/author&gt;&lt;author&gt;Di Virgilio, M.&lt;/author&gt;&lt;author&gt;Klein, I.&lt;/author&gt;&lt;author&gt;Ansarah-Sobrinho, C.&lt;/author&gt;&lt;author&gt;Resch, W.&lt;/author&gt;&lt;author&gt;Yamane, A.&lt;/author&gt;&lt;author&gt;Reina-San-Martin, B.&lt;/author&gt;&lt;author&gt;Barreto, V.&lt;/author&gt;&lt;author&gt;Nieland, T. J.&lt;/author&gt;&lt;author&gt;Root, D. E.&lt;/author&gt;&lt;author&gt;Casellas, R.&lt;/author&gt;&lt;author&gt;Nussenzweig, M. C.&lt;/author&gt;&lt;/authors&gt;&lt;/contributors&gt;&lt;auth-address&gt;Laboratory of Molecular Immunology, The Rockefeller University, New York, New York 10065, USA.&lt;/auth-address&gt;&lt;titles&gt;&lt;title&gt;Activation-Induced Cytidine Deaminase Targets DNA at Sites of RNA Polymerase II Stalling by Interaction with Spt5&lt;/title&gt;&lt;secondary-title&gt;Cell&lt;/secondary-title&gt;&lt;/titles&gt;&lt;periodical&gt;&lt;full-title&gt;Cell&lt;/full-title&gt;&lt;/periodical&gt;&lt;pages&gt;122-33&lt;/pages&gt;&lt;volume&gt;143&lt;/volume&gt;&lt;number&gt;1&lt;/number&gt;&lt;edition&gt;2010/10/05&lt;/edition&gt;&lt;dates&gt;&lt;year&gt;2010&lt;/year&gt;&lt;pub-dates&gt;&lt;date&gt;Oct 1&lt;/date&gt;&lt;/pub-dates&gt;&lt;/dates&gt;&lt;isbn&gt;1097-4172 (Electronic)&amp;#xD;0092-8674 (Linking)&lt;/isbn&gt;&lt;accession-num&gt;20887897&lt;/accession-num&gt;&lt;urls&gt;&lt;related-urls&gt;&lt;url&gt;http://www.ncbi.nlm.nih.gov/entrez/query.fcgi?cmd=Retrieve&amp;amp;db=PubMed&amp;amp;dopt=Citation&amp;amp;list_uids=20887897&lt;/url&gt;&lt;/related-urls&gt;&lt;/urls&gt;&lt;electronic-resource-num&gt;S0092-8674(10)01065-2 [pii]&amp;#xD;10.1016/j.cell.2010.09.017&lt;/electronic-resource-num&gt;&lt;language&gt;eng&lt;/language&gt;&lt;/record&gt;&lt;/Cite&gt;&lt;/EndNote&gt;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16" w:tooltip="Pavri, 2010 #14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16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1F4DEB5D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A2321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Rabbit IgG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C2836E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Polyclonal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38CFA7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Bethyl Labs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831873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15968" w:rsidRPr="00C544A5" w14:paraId="215D1A23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4B24BB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CCDA85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E8102F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C1BC2F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15968" w:rsidRPr="00C544A5" w14:paraId="602AA214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C07A00" w14:textId="77777777" w:rsidR="00215968" w:rsidRPr="00C544A5" w:rsidRDefault="00215968" w:rsidP="008967A5">
            <w:pPr>
              <w:rPr>
                <w:rFonts w:ascii="Arial" w:eastAsia="Times New Roman" w:hAnsi="Arial" w:cs="Arial"/>
                <w:b/>
                <w:bCs/>
                <w:sz w:val="22"/>
                <w:szCs w:val="20"/>
              </w:rPr>
            </w:pPr>
            <w:r w:rsidRPr="00C544A5">
              <w:rPr>
                <w:rFonts w:ascii="Arial" w:eastAsia="Times New Roman" w:hAnsi="Arial" w:cs="Arial"/>
                <w:b/>
                <w:bCs/>
                <w:sz w:val="22"/>
                <w:szCs w:val="20"/>
              </w:rPr>
              <w:t>Flow cytometry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4F7D6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74C288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57A38F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15968" w:rsidRPr="00C544A5" w14:paraId="528275AF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98C04A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IgG1-Biotin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15CDB9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 85-1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81E8D4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BD Pharmingen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CDF6D1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2JlcnQ8L0F1dGhvcj48WWVhcj4yMDA5PC9ZZWFyPjxS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2JlcnQ8L0F1dGhvcj48WWVhcj4yMDA5PC9ZZWFyPjxS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" w:tooltip="Robert, 2009 #4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4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27D1CE6D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E99888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IgG2a-Biotin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8D9112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Igh-1b 5.7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03162A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BD Pharmingen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760CB2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2JlcnQ8L0F1dGhvcj48WWVhcj4yMDA5PC9ZZWFyPjxS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2JlcnQ8L0F1dGhvcj48WWVhcj4yMDA5PC9ZZWFyPjxS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" w:tooltip="Robert, 2009 #4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4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46A15781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E8E332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IgG2a-Biotin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60C677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RMG2A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AA79C7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Biolegend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D0EAA1F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2JlcnQ8L0F1dGhvcj48WWVhcj4yMDA5PC9ZZWFyPjxS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2JlcnQ8L0F1dGhvcj48WWVhcj4yMDA5PC9ZZWFyPjxS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" w:tooltip="Robert, 2009 #4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4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15907741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A6CD73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IgG2b-Biotin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248999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RMG2B1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BF7DBC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Biolegend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477642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2JlcnQ8L0F1dGhvcj48WWVhcj4yMDA5PC9ZZWFyPjxS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2JlcnQ8L0F1dGhvcj48WWVhcj4yMDA5PC9ZZWFyPjxS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" w:tooltip="Robert, 2009 #4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4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7CC82725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3BB1B5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IgG3-Biotin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D5654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R40-82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85ABBC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BD Pharmingen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1A0F42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2JlcnQ8L0F1dGhvcj48WWVhcj4yMDA5PC9ZZWFyPjxS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2JlcnQ8L0F1dGhvcj48WWVhcj4yMDA5PC9ZZWFyPjxS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" w:tooltip="Robert, 2009 #4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4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2D5D3BC4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92C448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CD95-PE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80D228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Jo2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0AED66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BD Pharmingen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42239E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ZWV2YW4tUmFqPC9BdXRob3I+PFllYXI+MjAxMTwvWWVh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ZWV2YW4tUmFqPC9BdXRob3I+PFllYXI+MjAxMTwvWWVh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8" w:tooltip="Jeevan-Raj, 2011 #10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48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4BAABF90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CAA019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GL-7-FITC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6CCD61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GL7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0FC41A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BD Pharmingen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E2E652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ZWV2YW4tUmFqPC9BdXRob3I+PFllYXI+MjAxMTwvWWVh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ZWV2YW4tUmFqPC9BdXRob3I+PFllYXI+MjAxMTwvWWVh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8" w:tooltip="Jeevan-Raj, 2011 #10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48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0230172D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83E72E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B220-PE-Cy7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48B0D2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RA3-6B2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42B59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BD Pharmingen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4EFE4FB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ZWV2YW4tUmFqPC9BdXRob3I+PFllYXI+MjAxMTwvWWVh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ZWV2YW4tUmFqPC9BdXRob3I+PFllYXI+MjAxMTwvWWVh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</w:fldData>
              </w:fldChar>
            </w:r>
            <w:r w:rsidRPr="00C544A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C544A5">
              <w:rPr>
                <w:rFonts w:ascii="Arial" w:hAnsi="Arial" w:cs="Arial"/>
                <w:sz w:val="20"/>
                <w:szCs w:val="20"/>
              </w:rPr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C544A5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8" w:tooltip="Jeevan-Raj, 2011 #10" w:history="1">
              <w:r w:rsidRPr="00C544A5">
                <w:rPr>
                  <w:rFonts w:ascii="Arial" w:hAnsi="Arial" w:cs="Arial"/>
                  <w:noProof/>
                  <w:sz w:val="20"/>
                  <w:szCs w:val="20"/>
                </w:rPr>
                <w:t>48</w:t>
              </w:r>
            </w:hyperlink>
            <w:r w:rsidRPr="00C544A5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C544A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5968" w:rsidRPr="00C544A5" w14:paraId="5B78118C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5D059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6A640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4AD65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CE989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15968" w:rsidRPr="00C544A5" w14:paraId="14AECBC5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60D77" w14:textId="77777777" w:rsidR="00215968" w:rsidRPr="00C544A5" w:rsidRDefault="00215968" w:rsidP="008967A5">
            <w:pPr>
              <w:rPr>
                <w:rFonts w:ascii="Arial" w:eastAsia="Times New Roman" w:hAnsi="Arial" w:cs="Arial"/>
                <w:b/>
                <w:bCs/>
                <w:sz w:val="22"/>
                <w:szCs w:val="20"/>
              </w:rPr>
            </w:pPr>
            <w:r w:rsidRPr="00C544A5">
              <w:rPr>
                <w:rFonts w:ascii="Arial" w:eastAsia="Times New Roman" w:hAnsi="Arial" w:cs="Arial"/>
                <w:b/>
                <w:bCs/>
                <w:sz w:val="22"/>
                <w:szCs w:val="20"/>
              </w:rPr>
              <w:t>ELISA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F4D66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8FA41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54BEF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15968" w:rsidRPr="00C544A5" w14:paraId="1B0FB797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C0409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IgM-HRP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37AF9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  <w:lang w:val="en-GB"/>
              </w:rPr>
              <w:t>115-006-075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19B04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Jackson ImmunoResearch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4CC56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215968" w:rsidRPr="00C544A5" w14:paraId="052A8645" w14:textId="77777777" w:rsidTr="008967A5">
        <w:tblPrEx>
          <w:tblCellMar>
            <w:left w:w="70" w:type="dxa"/>
            <w:right w:w="70" w:type="dxa"/>
          </w:tblCellMar>
        </w:tblPrEx>
        <w:trPr>
          <w:trHeight w:val="367"/>
        </w:trPr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2E61C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Anti IgG-HRP</w:t>
            </w:r>
          </w:p>
        </w:tc>
        <w:tc>
          <w:tcPr>
            <w:tcW w:w="1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29A3D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15-036-071</w:t>
            </w:r>
          </w:p>
        </w:tc>
        <w:tc>
          <w:tcPr>
            <w:tcW w:w="14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3D65F" w14:textId="77777777" w:rsidR="00215968" w:rsidRPr="00C544A5" w:rsidRDefault="00215968" w:rsidP="008967A5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544A5">
              <w:rPr>
                <w:rFonts w:ascii="Arial" w:eastAsia="Times New Roman" w:hAnsi="Arial" w:cs="Arial"/>
                <w:sz w:val="20"/>
                <w:szCs w:val="20"/>
              </w:rPr>
              <w:t>Jackson ImmunoResearch</w:t>
            </w:r>
          </w:p>
        </w:tc>
        <w:tc>
          <w:tcPr>
            <w:tcW w:w="83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3EDE7" w14:textId="77777777" w:rsidR="00215968" w:rsidRPr="00C544A5" w:rsidRDefault="00215968" w:rsidP="008967A5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</w:tr>
    </w:tbl>
    <w:p w14:paraId="4B6DC641" w14:textId="77777777" w:rsidR="00215968" w:rsidRPr="00C544A5" w:rsidRDefault="00215968" w:rsidP="00215968">
      <w:pPr>
        <w:spacing w:line="480" w:lineRule="auto"/>
        <w:jc w:val="both"/>
        <w:rPr>
          <w:rFonts w:ascii="Arial" w:hAnsi="Arial" w:cs="Arial"/>
          <w:b/>
          <w:sz w:val="22"/>
          <w:szCs w:val="22"/>
          <w:lang w:val="en-US" w:eastAsia="en-US"/>
        </w:rPr>
      </w:pPr>
    </w:p>
    <w:p w14:paraId="7C0869A3" w14:textId="242AF847" w:rsidR="006F542E" w:rsidRPr="00C544A5" w:rsidRDefault="00215968" w:rsidP="00215968">
      <w:pPr>
        <w:spacing w:line="480" w:lineRule="auto"/>
        <w:jc w:val="both"/>
        <w:rPr>
          <w:rFonts w:ascii="Arial" w:hAnsi="Arial" w:cs="Arial"/>
          <w:b/>
          <w:sz w:val="22"/>
          <w:szCs w:val="22"/>
          <w:lang w:val="en-US" w:eastAsia="en-US"/>
        </w:rPr>
      </w:pPr>
      <w:r w:rsidRPr="00C544A5">
        <w:rPr>
          <w:rFonts w:ascii="Arial" w:hAnsi="Arial" w:cs="Arial"/>
          <w:b/>
          <w:sz w:val="22"/>
          <w:szCs w:val="22"/>
          <w:lang w:val="en-US" w:eastAsia="en-US"/>
        </w:rPr>
        <w:t>Supplementary references</w:t>
      </w:r>
    </w:p>
    <w:p w14:paraId="1F8371F8" w14:textId="77777777" w:rsidR="00215968" w:rsidRPr="00C544A5" w:rsidRDefault="00215968" w:rsidP="00215968">
      <w:pPr>
        <w:spacing w:line="480" w:lineRule="auto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1" w:name="_ENREF_64"/>
      <w:r w:rsidRPr="00C544A5">
        <w:rPr>
          <w:rFonts w:ascii="Arial" w:hAnsi="Arial" w:cs="Arial"/>
          <w:noProof/>
          <w:sz w:val="22"/>
          <w:szCs w:val="22"/>
          <w:lang w:val="en-US"/>
        </w:rPr>
        <w:t>64.</w:t>
      </w:r>
      <w:r w:rsidRPr="00C544A5">
        <w:rPr>
          <w:rFonts w:ascii="Arial" w:hAnsi="Arial" w:cs="Arial"/>
          <w:noProof/>
          <w:sz w:val="22"/>
          <w:szCs w:val="22"/>
          <w:lang w:val="en-US"/>
        </w:rPr>
        <w:tab/>
        <w:t>Meder VS, Boeglin M, de Murcia G, Schreiber V. PARP-1 and PARP-2 interact with nucleophosmin/B23 and accumulate in transcriptionally active nucleoli. J Cell Sci. 2005;118(Pt 1):211-22. Epub 2004/12/24. doi: 10.1242/jcs.01606. PubMed PMID: 15615785.</w:t>
      </w:r>
      <w:bookmarkEnd w:id="1"/>
    </w:p>
    <w:p w14:paraId="10B7F716" w14:textId="77777777" w:rsidR="00215968" w:rsidRPr="00C544A5" w:rsidRDefault="00215968" w:rsidP="00215968">
      <w:pPr>
        <w:spacing w:line="480" w:lineRule="auto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2" w:name="_ENREF_65"/>
      <w:r w:rsidRPr="00C544A5">
        <w:rPr>
          <w:rFonts w:ascii="Arial" w:hAnsi="Arial" w:cs="Arial"/>
          <w:noProof/>
          <w:sz w:val="22"/>
          <w:szCs w:val="22"/>
          <w:lang w:val="en-US"/>
        </w:rPr>
        <w:t>65.</w:t>
      </w:r>
      <w:r w:rsidRPr="00C544A5">
        <w:rPr>
          <w:rFonts w:ascii="Arial" w:hAnsi="Arial" w:cs="Arial"/>
          <w:noProof/>
          <w:sz w:val="22"/>
          <w:szCs w:val="22"/>
          <w:lang w:val="en-US"/>
        </w:rPr>
        <w:tab/>
        <w:t>Ame JC, Rolli V, Schreiber V, Niedergang C, Apiou F, Decker P, et al. PARP-2, A novel mammalian DNA damage-dependent poly(ADP-ribose) polymerase. J Biol Chem. 1999;274(25):17860-8. Epub 1999/06/11. PubMed PMID: 10364231.</w:t>
      </w:r>
      <w:bookmarkEnd w:id="2"/>
    </w:p>
    <w:p w14:paraId="7C8EBF1C" w14:textId="77777777" w:rsidR="00215968" w:rsidRPr="00C544A5" w:rsidRDefault="00215968" w:rsidP="00215968">
      <w:pPr>
        <w:spacing w:line="480" w:lineRule="auto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3" w:name="_ENREF_66"/>
      <w:r w:rsidRPr="00C544A5">
        <w:rPr>
          <w:rFonts w:ascii="Arial" w:hAnsi="Arial" w:cs="Arial"/>
          <w:noProof/>
          <w:sz w:val="22"/>
          <w:szCs w:val="22"/>
          <w:lang w:val="en-US"/>
        </w:rPr>
        <w:lastRenderedPageBreak/>
        <w:t>66.</w:t>
      </w:r>
      <w:r w:rsidRPr="00C544A5">
        <w:rPr>
          <w:rFonts w:ascii="Arial" w:hAnsi="Arial" w:cs="Arial"/>
          <w:noProof/>
          <w:sz w:val="22"/>
          <w:szCs w:val="22"/>
          <w:lang w:val="en-US"/>
        </w:rPr>
        <w:tab/>
        <w:t>Rouaud P, Vincent-Fabert C, Saintamand A, Fiancette R, Marquet M, Robert I, et al. The IgH 3' regulatory region controls somatic hypermutation in germinal center B cells. J Exp Med. 2013;210(8):1501-7. Epub 2013/07/05. doi: 10.1084/jem.20130072. PubMed PMID: 23825188; PubMed Central PMCID: PMC3727322.</w:t>
      </w:r>
      <w:bookmarkEnd w:id="3"/>
    </w:p>
    <w:p w14:paraId="2E253251" w14:textId="735AF15B" w:rsidR="00215968" w:rsidRPr="00C544A5" w:rsidRDefault="00215968" w:rsidP="00215968">
      <w:pPr>
        <w:spacing w:line="480" w:lineRule="auto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4" w:name="_ENREF_67"/>
      <w:r w:rsidRPr="00C544A5">
        <w:rPr>
          <w:rFonts w:ascii="Arial" w:hAnsi="Arial" w:cs="Arial"/>
          <w:noProof/>
          <w:sz w:val="22"/>
          <w:szCs w:val="22"/>
          <w:lang w:val="en-US"/>
        </w:rPr>
        <w:t>67.</w:t>
      </w:r>
      <w:r w:rsidRPr="00C544A5">
        <w:rPr>
          <w:rFonts w:ascii="Arial" w:hAnsi="Arial" w:cs="Arial"/>
          <w:noProof/>
          <w:sz w:val="22"/>
          <w:szCs w:val="22"/>
          <w:lang w:val="en-US"/>
        </w:rPr>
        <w:tab/>
        <w:t>Pankotai T, Bonhomme C, Chen D, Soutoglou E. DNAPKcs-dependent arrest of RNA polymerase II transcription in the presence of DNA breaks. Nat Struct Mol Biol. 2012;19(3):276-82. Epub 2012/02/22. doi: 10.1038/nsmb.2224. PubMed PMID: 22343725.</w:t>
      </w:r>
      <w:bookmarkEnd w:id="4"/>
    </w:p>
    <w:sectPr w:rsidR="00215968" w:rsidRPr="00C544A5" w:rsidSect="00EC6C9D">
      <w:footerReference w:type="even" r:id="rId8"/>
      <w:footerReference w:type="default" r:id="rId9"/>
      <w:pgSz w:w="11900" w:h="16840"/>
      <w:pgMar w:top="1134" w:right="843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46B211" w14:textId="77777777" w:rsidR="00D22BF6" w:rsidRDefault="00D22BF6" w:rsidP="00EF7A5A">
      <w:r>
        <w:separator/>
      </w:r>
    </w:p>
  </w:endnote>
  <w:endnote w:type="continuationSeparator" w:id="0">
    <w:p w14:paraId="538B4DA2" w14:textId="77777777" w:rsidR="00D22BF6" w:rsidRDefault="00D22BF6" w:rsidP="00EF7A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09ECA50" w14:textId="77777777" w:rsidR="00D22BF6" w:rsidRDefault="00D22BF6" w:rsidP="004901CA">
    <w:pPr>
      <w:pStyle w:val="Pieddepag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end"/>
    </w:r>
  </w:p>
  <w:p w14:paraId="46C4408B" w14:textId="77777777" w:rsidR="00D22BF6" w:rsidRDefault="00D22BF6" w:rsidP="00EF7A5A">
    <w:pPr>
      <w:pStyle w:val="Pieddepage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F43C4DF" w14:textId="796C29AF" w:rsidR="00D22BF6" w:rsidRPr="00D637C9" w:rsidRDefault="00D22BF6" w:rsidP="00EF7A5A">
    <w:pPr>
      <w:pStyle w:val="Pieddepage"/>
      <w:ind w:right="360"/>
      <w:rPr>
        <w:rFonts w:ascii="Calibri" w:hAnsi="Calibri"/>
        <w:i/>
      </w:rPr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A8A53A8" w14:textId="77777777" w:rsidR="00D22BF6" w:rsidRDefault="00D22BF6" w:rsidP="00EF7A5A">
      <w:r>
        <w:separator/>
      </w:r>
    </w:p>
  </w:footnote>
  <w:footnote w:type="continuationSeparator" w:id="0">
    <w:p w14:paraId="1F62DA15" w14:textId="77777777" w:rsidR="00D22BF6" w:rsidRDefault="00D22BF6" w:rsidP="00EF7A5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950581"/>
    <w:multiLevelType w:val="hybridMultilevel"/>
    <w:tmpl w:val="A9B0578C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4571465C"/>
    <w:multiLevelType w:val="hybridMultilevel"/>
    <w:tmpl w:val="1730FBBE"/>
    <w:lvl w:ilvl="0" w:tplc="040C0001">
      <w:start w:val="1"/>
      <w:numFmt w:val="bullet"/>
      <w:lvlText w:val=""/>
      <w:lvlJc w:val="left"/>
      <w:pPr>
        <w:ind w:left="363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3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3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3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3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3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3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3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3" w:hanging="360"/>
      </w:pPr>
      <w:rPr>
        <w:rFonts w:ascii="Wingdings" w:hAnsi="Wingdings" w:hint="default"/>
      </w:rPr>
    </w:lvl>
  </w:abstractNum>
  <w:abstractNum w:abstractNumId="2">
    <w:nsid w:val="77C74CA7"/>
    <w:multiLevelType w:val="hybridMultilevel"/>
    <w:tmpl w:val="CDE0B412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defaultTabStop w:val="708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(1)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t5svvtee9rdaaez906xf5xm5dadfrdv25sv&quot;&gt;Supp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/record-ids&gt;&lt;/item&gt;&lt;/Libraries&gt;"/>
  </w:docVars>
  <w:rsids>
    <w:rsidRoot w:val="00EF7A5A"/>
    <w:rsid w:val="00000A76"/>
    <w:rsid w:val="00000E30"/>
    <w:rsid w:val="00001CCC"/>
    <w:rsid w:val="00007B2A"/>
    <w:rsid w:val="00013B50"/>
    <w:rsid w:val="000149EA"/>
    <w:rsid w:val="00015283"/>
    <w:rsid w:val="00015EA2"/>
    <w:rsid w:val="00020D4B"/>
    <w:rsid w:val="00021F62"/>
    <w:rsid w:val="00025B26"/>
    <w:rsid w:val="000314AA"/>
    <w:rsid w:val="000339DE"/>
    <w:rsid w:val="00035AD7"/>
    <w:rsid w:val="00035ADC"/>
    <w:rsid w:val="00036F11"/>
    <w:rsid w:val="0004025A"/>
    <w:rsid w:val="000442F2"/>
    <w:rsid w:val="00045CA3"/>
    <w:rsid w:val="00046CF7"/>
    <w:rsid w:val="00046E1C"/>
    <w:rsid w:val="000507AD"/>
    <w:rsid w:val="00051977"/>
    <w:rsid w:val="000530F6"/>
    <w:rsid w:val="00054136"/>
    <w:rsid w:val="0005440D"/>
    <w:rsid w:val="000567A2"/>
    <w:rsid w:val="00061322"/>
    <w:rsid w:val="0006171E"/>
    <w:rsid w:val="00062781"/>
    <w:rsid w:val="000645BC"/>
    <w:rsid w:val="000649B3"/>
    <w:rsid w:val="00064C6A"/>
    <w:rsid w:val="0006538E"/>
    <w:rsid w:val="000678D0"/>
    <w:rsid w:val="00070F07"/>
    <w:rsid w:val="00072486"/>
    <w:rsid w:val="00074217"/>
    <w:rsid w:val="00076F83"/>
    <w:rsid w:val="000772BB"/>
    <w:rsid w:val="00080276"/>
    <w:rsid w:val="00083E23"/>
    <w:rsid w:val="000846F3"/>
    <w:rsid w:val="00085753"/>
    <w:rsid w:val="00085FFC"/>
    <w:rsid w:val="000876CD"/>
    <w:rsid w:val="00090764"/>
    <w:rsid w:val="00090A5F"/>
    <w:rsid w:val="00093297"/>
    <w:rsid w:val="00094678"/>
    <w:rsid w:val="0009528A"/>
    <w:rsid w:val="00095ABD"/>
    <w:rsid w:val="000A2019"/>
    <w:rsid w:val="000A2B8E"/>
    <w:rsid w:val="000A2F8C"/>
    <w:rsid w:val="000A3417"/>
    <w:rsid w:val="000A35D8"/>
    <w:rsid w:val="000A3FF0"/>
    <w:rsid w:val="000A4359"/>
    <w:rsid w:val="000A6A76"/>
    <w:rsid w:val="000B167B"/>
    <w:rsid w:val="000B186E"/>
    <w:rsid w:val="000B23D1"/>
    <w:rsid w:val="000B2BBD"/>
    <w:rsid w:val="000B50BF"/>
    <w:rsid w:val="000B6068"/>
    <w:rsid w:val="000B7056"/>
    <w:rsid w:val="000C043F"/>
    <w:rsid w:val="000C0F4D"/>
    <w:rsid w:val="000C1057"/>
    <w:rsid w:val="000C209B"/>
    <w:rsid w:val="000C2C9D"/>
    <w:rsid w:val="000C2E5D"/>
    <w:rsid w:val="000C3065"/>
    <w:rsid w:val="000C468F"/>
    <w:rsid w:val="000C483F"/>
    <w:rsid w:val="000C48F7"/>
    <w:rsid w:val="000C6F8A"/>
    <w:rsid w:val="000C7C8F"/>
    <w:rsid w:val="000D4A8A"/>
    <w:rsid w:val="000D5346"/>
    <w:rsid w:val="000D7082"/>
    <w:rsid w:val="000E2365"/>
    <w:rsid w:val="000E39F6"/>
    <w:rsid w:val="000E439B"/>
    <w:rsid w:val="000E666C"/>
    <w:rsid w:val="000E7403"/>
    <w:rsid w:val="000F092B"/>
    <w:rsid w:val="000F0A1A"/>
    <w:rsid w:val="000F66B6"/>
    <w:rsid w:val="0011016F"/>
    <w:rsid w:val="0011241C"/>
    <w:rsid w:val="00114C1C"/>
    <w:rsid w:val="001159D8"/>
    <w:rsid w:val="00121CB9"/>
    <w:rsid w:val="00124061"/>
    <w:rsid w:val="001266A3"/>
    <w:rsid w:val="00127D6B"/>
    <w:rsid w:val="00134924"/>
    <w:rsid w:val="0013549A"/>
    <w:rsid w:val="001371A4"/>
    <w:rsid w:val="001379FF"/>
    <w:rsid w:val="00137E2A"/>
    <w:rsid w:val="00137E86"/>
    <w:rsid w:val="00140B60"/>
    <w:rsid w:val="001435B3"/>
    <w:rsid w:val="001470B9"/>
    <w:rsid w:val="00147B82"/>
    <w:rsid w:val="00147F49"/>
    <w:rsid w:val="00150A30"/>
    <w:rsid w:val="00153430"/>
    <w:rsid w:val="00154256"/>
    <w:rsid w:val="001554DD"/>
    <w:rsid w:val="00160A4E"/>
    <w:rsid w:val="00160BF0"/>
    <w:rsid w:val="00161C7C"/>
    <w:rsid w:val="001627E8"/>
    <w:rsid w:val="00163B52"/>
    <w:rsid w:val="00165DEB"/>
    <w:rsid w:val="00167B5A"/>
    <w:rsid w:val="0017519A"/>
    <w:rsid w:val="001752A2"/>
    <w:rsid w:val="00175EAC"/>
    <w:rsid w:val="00176270"/>
    <w:rsid w:val="0017701F"/>
    <w:rsid w:val="00180E52"/>
    <w:rsid w:val="0018178F"/>
    <w:rsid w:val="00181B0B"/>
    <w:rsid w:val="0018233C"/>
    <w:rsid w:val="0018361D"/>
    <w:rsid w:val="00184099"/>
    <w:rsid w:val="00184491"/>
    <w:rsid w:val="00185A24"/>
    <w:rsid w:val="00186D83"/>
    <w:rsid w:val="00187725"/>
    <w:rsid w:val="0019000E"/>
    <w:rsid w:val="0019218D"/>
    <w:rsid w:val="00193310"/>
    <w:rsid w:val="00193453"/>
    <w:rsid w:val="001937C9"/>
    <w:rsid w:val="001946A9"/>
    <w:rsid w:val="0019551E"/>
    <w:rsid w:val="001964C6"/>
    <w:rsid w:val="001A0785"/>
    <w:rsid w:val="001A0DA7"/>
    <w:rsid w:val="001A1AFA"/>
    <w:rsid w:val="001A20D0"/>
    <w:rsid w:val="001A377D"/>
    <w:rsid w:val="001A423A"/>
    <w:rsid w:val="001A59F2"/>
    <w:rsid w:val="001A638A"/>
    <w:rsid w:val="001A6529"/>
    <w:rsid w:val="001A6EA9"/>
    <w:rsid w:val="001B1AB0"/>
    <w:rsid w:val="001B5EB4"/>
    <w:rsid w:val="001B769A"/>
    <w:rsid w:val="001C0D2F"/>
    <w:rsid w:val="001C3040"/>
    <w:rsid w:val="001C30CB"/>
    <w:rsid w:val="001D0F18"/>
    <w:rsid w:val="001D4402"/>
    <w:rsid w:val="001D7F95"/>
    <w:rsid w:val="001E1939"/>
    <w:rsid w:val="001E2B12"/>
    <w:rsid w:val="001E2D17"/>
    <w:rsid w:val="001E2D93"/>
    <w:rsid w:val="001E3572"/>
    <w:rsid w:val="001E5D0D"/>
    <w:rsid w:val="001E67EA"/>
    <w:rsid w:val="001F235F"/>
    <w:rsid w:val="001F3933"/>
    <w:rsid w:val="001F5015"/>
    <w:rsid w:val="001F5B61"/>
    <w:rsid w:val="001F6922"/>
    <w:rsid w:val="001F7650"/>
    <w:rsid w:val="002025B2"/>
    <w:rsid w:val="00204AFC"/>
    <w:rsid w:val="002056A1"/>
    <w:rsid w:val="002069C6"/>
    <w:rsid w:val="00210BAE"/>
    <w:rsid w:val="002129AB"/>
    <w:rsid w:val="00212E2F"/>
    <w:rsid w:val="002131C8"/>
    <w:rsid w:val="002132E2"/>
    <w:rsid w:val="0021511C"/>
    <w:rsid w:val="00215968"/>
    <w:rsid w:val="00217F02"/>
    <w:rsid w:val="00221E26"/>
    <w:rsid w:val="002249B3"/>
    <w:rsid w:val="00224E4B"/>
    <w:rsid w:val="00230437"/>
    <w:rsid w:val="00231C00"/>
    <w:rsid w:val="00231C59"/>
    <w:rsid w:val="00232088"/>
    <w:rsid w:val="00232B76"/>
    <w:rsid w:val="00242490"/>
    <w:rsid w:val="002431EA"/>
    <w:rsid w:val="00244C33"/>
    <w:rsid w:val="00244D53"/>
    <w:rsid w:val="00245CE0"/>
    <w:rsid w:val="00246417"/>
    <w:rsid w:val="00246FCB"/>
    <w:rsid w:val="002507BB"/>
    <w:rsid w:val="0025222F"/>
    <w:rsid w:val="00256E51"/>
    <w:rsid w:val="0026116B"/>
    <w:rsid w:val="0026162F"/>
    <w:rsid w:val="00261E41"/>
    <w:rsid w:val="00262862"/>
    <w:rsid w:val="00262FBA"/>
    <w:rsid w:val="00264A84"/>
    <w:rsid w:val="0026665E"/>
    <w:rsid w:val="00266E87"/>
    <w:rsid w:val="00270FBC"/>
    <w:rsid w:val="00271247"/>
    <w:rsid w:val="00273339"/>
    <w:rsid w:val="002744D6"/>
    <w:rsid w:val="002759A3"/>
    <w:rsid w:val="002775E8"/>
    <w:rsid w:val="00281B16"/>
    <w:rsid w:val="002837EC"/>
    <w:rsid w:val="0028699A"/>
    <w:rsid w:val="00287298"/>
    <w:rsid w:val="00287AC0"/>
    <w:rsid w:val="0029126B"/>
    <w:rsid w:val="00291EAA"/>
    <w:rsid w:val="002925D2"/>
    <w:rsid w:val="002937ED"/>
    <w:rsid w:val="002A3364"/>
    <w:rsid w:val="002A555E"/>
    <w:rsid w:val="002A5894"/>
    <w:rsid w:val="002A58FC"/>
    <w:rsid w:val="002B0672"/>
    <w:rsid w:val="002B7F1D"/>
    <w:rsid w:val="002C00ED"/>
    <w:rsid w:val="002C36A4"/>
    <w:rsid w:val="002C370B"/>
    <w:rsid w:val="002C56D7"/>
    <w:rsid w:val="002C64A9"/>
    <w:rsid w:val="002C7199"/>
    <w:rsid w:val="002C74F6"/>
    <w:rsid w:val="002D0490"/>
    <w:rsid w:val="002D0A91"/>
    <w:rsid w:val="002D4D3D"/>
    <w:rsid w:val="002D5E78"/>
    <w:rsid w:val="002D5F60"/>
    <w:rsid w:val="002D650C"/>
    <w:rsid w:val="002D653B"/>
    <w:rsid w:val="002E19B5"/>
    <w:rsid w:val="002E4BCC"/>
    <w:rsid w:val="002E54B6"/>
    <w:rsid w:val="002F1949"/>
    <w:rsid w:val="002F1DD2"/>
    <w:rsid w:val="002F2F80"/>
    <w:rsid w:val="002F6078"/>
    <w:rsid w:val="002F71EB"/>
    <w:rsid w:val="0030103E"/>
    <w:rsid w:val="00302518"/>
    <w:rsid w:val="00302595"/>
    <w:rsid w:val="00302B00"/>
    <w:rsid w:val="00305A99"/>
    <w:rsid w:val="00305B12"/>
    <w:rsid w:val="0030634A"/>
    <w:rsid w:val="00306481"/>
    <w:rsid w:val="00307DD3"/>
    <w:rsid w:val="0031021A"/>
    <w:rsid w:val="00310B31"/>
    <w:rsid w:val="00311239"/>
    <w:rsid w:val="003116D8"/>
    <w:rsid w:val="0031195E"/>
    <w:rsid w:val="00313628"/>
    <w:rsid w:val="00321DDE"/>
    <w:rsid w:val="00322D5A"/>
    <w:rsid w:val="00325724"/>
    <w:rsid w:val="0032705B"/>
    <w:rsid w:val="003273EF"/>
    <w:rsid w:val="00327983"/>
    <w:rsid w:val="00327E97"/>
    <w:rsid w:val="00330125"/>
    <w:rsid w:val="0033024C"/>
    <w:rsid w:val="003313B9"/>
    <w:rsid w:val="003314C6"/>
    <w:rsid w:val="00331A56"/>
    <w:rsid w:val="00331E62"/>
    <w:rsid w:val="0033218F"/>
    <w:rsid w:val="00334041"/>
    <w:rsid w:val="0033486E"/>
    <w:rsid w:val="0033634B"/>
    <w:rsid w:val="00337AA2"/>
    <w:rsid w:val="00337FB9"/>
    <w:rsid w:val="003404E0"/>
    <w:rsid w:val="00340907"/>
    <w:rsid w:val="00340D7B"/>
    <w:rsid w:val="003479AB"/>
    <w:rsid w:val="00347C39"/>
    <w:rsid w:val="00353DFD"/>
    <w:rsid w:val="003541FE"/>
    <w:rsid w:val="003545D3"/>
    <w:rsid w:val="003564C9"/>
    <w:rsid w:val="003570BD"/>
    <w:rsid w:val="0036016C"/>
    <w:rsid w:val="00360B6A"/>
    <w:rsid w:val="00360FE9"/>
    <w:rsid w:val="00365E78"/>
    <w:rsid w:val="00367CA6"/>
    <w:rsid w:val="003702CF"/>
    <w:rsid w:val="00371EDF"/>
    <w:rsid w:val="00373649"/>
    <w:rsid w:val="003737E7"/>
    <w:rsid w:val="00374B72"/>
    <w:rsid w:val="003779AD"/>
    <w:rsid w:val="00381492"/>
    <w:rsid w:val="00381A18"/>
    <w:rsid w:val="003855C9"/>
    <w:rsid w:val="00385AA2"/>
    <w:rsid w:val="00386633"/>
    <w:rsid w:val="003901AE"/>
    <w:rsid w:val="003902CD"/>
    <w:rsid w:val="00390AF1"/>
    <w:rsid w:val="00391BA1"/>
    <w:rsid w:val="00391C07"/>
    <w:rsid w:val="00392965"/>
    <w:rsid w:val="00393DDB"/>
    <w:rsid w:val="00393E31"/>
    <w:rsid w:val="003941A5"/>
    <w:rsid w:val="003949A8"/>
    <w:rsid w:val="003A07DC"/>
    <w:rsid w:val="003A2404"/>
    <w:rsid w:val="003A4972"/>
    <w:rsid w:val="003A5682"/>
    <w:rsid w:val="003A61F5"/>
    <w:rsid w:val="003A62E5"/>
    <w:rsid w:val="003A7BC6"/>
    <w:rsid w:val="003B0071"/>
    <w:rsid w:val="003B0C84"/>
    <w:rsid w:val="003B1B60"/>
    <w:rsid w:val="003B1EB5"/>
    <w:rsid w:val="003B290E"/>
    <w:rsid w:val="003C0880"/>
    <w:rsid w:val="003C0BF9"/>
    <w:rsid w:val="003C0DBA"/>
    <w:rsid w:val="003C2FF7"/>
    <w:rsid w:val="003C57BB"/>
    <w:rsid w:val="003C58B0"/>
    <w:rsid w:val="003C594B"/>
    <w:rsid w:val="003C70D6"/>
    <w:rsid w:val="003C7EB6"/>
    <w:rsid w:val="003D071F"/>
    <w:rsid w:val="003D0BBD"/>
    <w:rsid w:val="003D1343"/>
    <w:rsid w:val="003D186B"/>
    <w:rsid w:val="003D2A7F"/>
    <w:rsid w:val="003D32F6"/>
    <w:rsid w:val="003D56FB"/>
    <w:rsid w:val="003E0B9A"/>
    <w:rsid w:val="003E1170"/>
    <w:rsid w:val="003E74D5"/>
    <w:rsid w:val="003F03D1"/>
    <w:rsid w:val="003F162D"/>
    <w:rsid w:val="003F2C52"/>
    <w:rsid w:val="003F3630"/>
    <w:rsid w:val="003F368E"/>
    <w:rsid w:val="003F3AB0"/>
    <w:rsid w:val="003F3E42"/>
    <w:rsid w:val="003F48F8"/>
    <w:rsid w:val="003F4D7F"/>
    <w:rsid w:val="003F56AD"/>
    <w:rsid w:val="003F5B99"/>
    <w:rsid w:val="003F6F5A"/>
    <w:rsid w:val="0040076D"/>
    <w:rsid w:val="00403D51"/>
    <w:rsid w:val="004046D7"/>
    <w:rsid w:val="00405A01"/>
    <w:rsid w:val="00406884"/>
    <w:rsid w:val="004076B0"/>
    <w:rsid w:val="00413A8E"/>
    <w:rsid w:val="00414EDA"/>
    <w:rsid w:val="00415057"/>
    <w:rsid w:val="00415095"/>
    <w:rsid w:val="004156EC"/>
    <w:rsid w:val="00422875"/>
    <w:rsid w:val="00422E55"/>
    <w:rsid w:val="00423052"/>
    <w:rsid w:val="00423721"/>
    <w:rsid w:val="00425424"/>
    <w:rsid w:val="00425467"/>
    <w:rsid w:val="00425E39"/>
    <w:rsid w:val="0042693D"/>
    <w:rsid w:val="00426A65"/>
    <w:rsid w:val="004301AA"/>
    <w:rsid w:val="0043073B"/>
    <w:rsid w:val="00431C42"/>
    <w:rsid w:val="00432B3C"/>
    <w:rsid w:val="00433E50"/>
    <w:rsid w:val="00435EDF"/>
    <w:rsid w:val="004443D9"/>
    <w:rsid w:val="00444968"/>
    <w:rsid w:val="00444B0E"/>
    <w:rsid w:val="00444B74"/>
    <w:rsid w:val="00444E42"/>
    <w:rsid w:val="00445D26"/>
    <w:rsid w:val="00450B81"/>
    <w:rsid w:val="00451B2C"/>
    <w:rsid w:val="00456544"/>
    <w:rsid w:val="00457125"/>
    <w:rsid w:val="00457C14"/>
    <w:rsid w:val="00464B6F"/>
    <w:rsid w:val="0046657C"/>
    <w:rsid w:val="004714E9"/>
    <w:rsid w:val="00472A09"/>
    <w:rsid w:val="0047374D"/>
    <w:rsid w:val="00477CFD"/>
    <w:rsid w:val="00481D20"/>
    <w:rsid w:val="00483628"/>
    <w:rsid w:val="00484217"/>
    <w:rsid w:val="00485741"/>
    <w:rsid w:val="00487592"/>
    <w:rsid w:val="004901CA"/>
    <w:rsid w:val="0049075A"/>
    <w:rsid w:val="0049127B"/>
    <w:rsid w:val="0049295B"/>
    <w:rsid w:val="00492A63"/>
    <w:rsid w:val="0049338B"/>
    <w:rsid w:val="0049606F"/>
    <w:rsid w:val="0049763E"/>
    <w:rsid w:val="004A2BCB"/>
    <w:rsid w:val="004A2E1A"/>
    <w:rsid w:val="004A3DD4"/>
    <w:rsid w:val="004A4042"/>
    <w:rsid w:val="004A46EB"/>
    <w:rsid w:val="004A4C80"/>
    <w:rsid w:val="004A6601"/>
    <w:rsid w:val="004A79C0"/>
    <w:rsid w:val="004B13C2"/>
    <w:rsid w:val="004B5EFE"/>
    <w:rsid w:val="004C256B"/>
    <w:rsid w:val="004C2EF5"/>
    <w:rsid w:val="004C3B75"/>
    <w:rsid w:val="004C55A0"/>
    <w:rsid w:val="004C7C61"/>
    <w:rsid w:val="004C7E08"/>
    <w:rsid w:val="004D1676"/>
    <w:rsid w:val="004D17D1"/>
    <w:rsid w:val="004D1E3C"/>
    <w:rsid w:val="004D3481"/>
    <w:rsid w:val="004D4918"/>
    <w:rsid w:val="004D4F3D"/>
    <w:rsid w:val="004D5298"/>
    <w:rsid w:val="004D690C"/>
    <w:rsid w:val="004D7B7C"/>
    <w:rsid w:val="004E2656"/>
    <w:rsid w:val="004E3BCC"/>
    <w:rsid w:val="004E70F5"/>
    <w:rsid w:val="004E73DA"/>
    <w:rsid w:val="004F35A8"/>
    <w:rsid w:val="004F466C"/>
    <w:rsid w:val="004F472B"/>
    <w:rsid w:val="004F4951"/>
    <w:rsid w:val="005027CC"/>
    <w:rsid w:val="00505393"/>
    <w:rsid w:val="00506809"/>
    <w:rsid w:val="00507B65"/>
    <w:rsid w:val="00512534"/>
    <w:rsid w:val="005140C4"/>
    <w:rsid w:val="005149E9"/>
    <w:rsid w:val="00515AFC"/>
    <w:rsid w:val="00515FF3"/>
    <w:rsid w:val="005161AF"/>
    <w:rsid w:val="00516445"/>
    <w:rsid w:val="005172C2"/>
    <w:rsid w:val="00517810"/>
    <w:rsid w:val="0052013E"/>
    <w:rsid w:val="005205DB"/>
    <w:rsid w:val="005207C8"/>
    <w:rsid w:val="00520C35"/>
    <w:rsid w:val="00520C92"/>
    <w:rsid w:val="0052234D"/>
    <w:rsid w:val="0052513F"/>
    <w:rsid w:val="005260A9"/>
    <w:rsid w:val="00526634"/>
    <w:rsid w:val="0053165A"/>
    <w:rsid w:val="005354AF"/>
    <w:rsid w:val="00536192"/>
    <w:rsid w:val="005402B2"/>
    <w:rsid w:val="005426E7"/>
    <w:rsid w:val="005426F1"/>
    <w:rsid w:val="005506E9"/>
    <w:rsid w:val="00553115"/>
    <w:rsid w:val="00553423"/>
    <w:rsid w:val="0055436C"/>
    <w:rsid w:val="0055538C"/>
    <w:rsid w:val="005554FA"/>
    <w:rsid w:val="00556F59"/>
    <w:rsid w:val="005574FC"/>
    <w:rsid w:val="005613A6"/>
    <w:rsid w:val="005619F1"/>
    <w:rsid w:val="00562C1B"/>
    <w:rsid w:val="00562EF2"/>
    <w:rsid w:val="0056434F"/>
    <w:rsid w:val="00565C05"/>
    <w:rsid w:val="00566A49"/>
    <w:rsid w:val="00570A08"/>
    <w:rsid w:val="00571F04"/>
    <w:rsid w:val="00572760"/>
    <w:rsid w:val="0057309F"/>
    <w:rsid w:val="00573638"/>
    <w:rsid w:val="00574395"/>
    <w:rsid w:val="0057644A"/>
    <w:rsid w:val="00576BFA"/>
    <w:rsid w:val="00576F49"/>
    <w:rsid w:val="00577274"/>
    <w:rsid w:val="005815B4"/>
    <w:rsid w:val="005824C1"/>
    <w:rsid w:val="0058330F"/>
    <w:rsid w:val="00583D05"/>
    <w:rsid w:val="00585723"/>
    <w:rsid w:val="00593BFA"/>
    <w:rsid w:val="0059647A"/>
    <w:rsid w:val="005A028A"/>
    <w:rsid w:val="005A0336"/>
    <w:rsid w:val="005A2D32"/>
    <w:rsid w:val="005A4AE3"/>
    <w:rsid w:val="005A5926"/>
    <w:rsid w:val="005A70F3"/>
    <w:rsid w:val="005A71B5"/>
    <w:rsid w:val="005A7464"/>
    <w:rsid w:val="005A7873"/>
    <w:rsid w:val="005B3AE7"/>
    <w:rsid w:val="005C1B43"/>
    <w:rsid w:val="005C1C2A"/>
    <w:rsid w:val="005C2FFB"/>
    <w:rsid w:val="005C389B"/>
    <w:rsid w:val="005C4CDF"/>
    <w:rsid w:val="005C56A6"/>
    <w:rsid w:val="005C58EB"/>
    <w:rsid w:val="005C6049"/>
    <w:rsid w:val="005C7099"/>
    <w:rsid w:val="005C7580"/>
    <w:rsid w:val="005D1382"/>
    <w:rsid w:val="005D1EE4"/>
    <w:rsid w:val="005D2E4F"/>
    <w:rsid w:val="005D725A"/>
    <w:rsid w:val="005E187D"/>
    <w:rsid w:val="005E3285"/>
    <w:rsid w:val="005E6BB3"/>
    <w:rsid w:val="005E7BFC"/>
    <w:rsid w:val="005F02FC"/>
    <w:rsid w:val="005F10FE"/>
    <w:rsid w:val="005F2BD9"/>
    <w:rsid w:val="005F3424"/>
    <w:rsid w:val="005F3D90"/>
    <w:rsid w:val="005F5A7C"/>
    <w:rsid w:val="005F7F2B"/>
    <w:rsid w:val="0060193C"/>
    <w:rsid w:val="00602739"/>
    <w:rsid w:val="00602D6D"/>
    <w:rsid w:val="00603C33"/>
    <w:rsid w:val="00604B45"/>
    <w:rsid w:val="00610505"/>
    <w:rsid w:val="00613612"/>
    <w:rsid w:val="006137A9"/>
    <w:rsid w:val="00616874"/>
    <w:rsid w:val="00616F05"/>
    <w:rsid w:val="00617046"/>
    <w:rsid w:val="00617D8E"/>
    <w:rsid w:val="00620F33"/>
    <w:rsid w:val="00622DA7"/>
    <w:rsid w:val="00623DD7"/>
    <w:rsid w:val="006267CF"/>
    <w:rsid w:val="00626E6F"/>
    <w:rsid w:val="006301E9"/>
    <w:rsid w:val="006302C3"/>
    <w:rsid w:val="00632AB4"/>
    <w:rsid w:val="00633FA8"/>
    <w:rsid w:val="00634252"/>
    <w:rsid w:val="0063583F"/>
    <w:rsid w:val="00636798"/>
    <w:rsid w:val="006378E7"/>
    <w:rsid w:val="006379E8"/>
    <w:rsid w:val="00640C7A"/>
    <w:rsid w:val="0064191A"/>
    <w:rsid w:val="00641C64"/>
    <w:rsid w:val="00641D98"/>
    <w:rsid w:val="00644650"/>
    <w:rsid w:val="00645E8B"/>
    <w:rsid w:val="00647164"/>
    <w:rsid w:val="0065116B"/>
    <w:rsid w:val="00654F9D"/>
    <w:rsid w:val="006550B9"/>
    <w:rsid w:val="006563F8"/>
    <w:rsid w:val="00656B33"/>
    <w:rsid w:val="00656E1F"/>
    <w:rsid w:val="00657048"/>
    <w:rsid w:val="00657A9F"/>
    <w:rsid w:val="00661B80"/>
    <w:rsid w:val="00662E59"/>
    <w:rsid w:val="00663678"/>
    <w:rsid w:val="00663B24"/>
    <w:rsid w:val="00664685"/>
    <w:rsid w:val="00670BF2"/>
    <w:rsid w:val="006735F1"/>
    <w:rsid w:val="00673C43"/>
    <w:rsid w:val="0067496F"/>
    <w:rsid w:val="00676173"/>
    <w:rsid w:val="006764BF"/>
    <w:rsid w:val="00677BB7"/>
    <w:rsid w:val="0068097F"/>
    <w:rsid w:val="006811CA"/>
    <w:rsid w:val="00686D19"/>
    <w:rsid w:val="006874A1"/>
    <w:rsid w:val="00695CF7"/>
    <w:rsid w:val="00696A0C"/>
    <w:rsid w:val="0069733F"/>
    <w:rsid w:val="006A0FE5"/>
    <w:rsid w:val="006A1D1E"/>
    <w:rsid w:val="006A2B38"/>
    <w:rsid w:val="006A2F04"/>
    <w:rsid w:val="006B2C5F"/>
    <w:rsid w:val="006B3702"/>
    <w:rsid w:val="006B3E4A"/>
    <w:rsid w:val="006B61A7"/>
    <w:rsid w:val="006C0263"/>
    <w:rsid w:val="006C14E9"/>
    <w:rsid w:val="006C3073"/>
    <w:rsid w:val="006C363E"/>
    <w:rsid w:val="006C65A7"/>
    <w:rsid w:val="006D0945"/>
    <w:rsid w:val="006D416E"/>
    <w:rsid w:val="006D4557"/>
    <w:rsid w:val="006D5166"/>
    <w:rsid w:val="006D55CE"/>
    <w:rsid w:val="006D5F21"/>
    <w:rsid w:val="006D6DBF"/>
    <w:rsid w:val="006D7141"/>
    <w:rsid w:val="006E245C"/>
    <w:rsid w:val="006E4114"/>
    <w:rsid w:val="006E639C"/>
    <w:rsid w:val="006E64EF"/>
    <w:rsid w:val="006E7C3F"/>
    <w:rsid w:val="006F0263"/>
    <w:rsid w:val="006F06F8"/>
    <w:rsid w:val="006F1640"/>
    <w:rsid w:val="006F3424"/>
    <w:rsid w:val="006F542E"/>
    <w:rsid w:val="006F54CA"/>
    <w:rsid w:val="006F6CE6"/>
    <w:rsid w:val="006F75D6"/>
    <w:rsid w:val="0070432E"/>
    <w:rsid w:val="00707E52"/>
    <w:rsid w:val="00711B38"/>
    <w:rsid w:val="00711CEF"/>
    <w:rsid w:val="00713850"/>
    <w:rsid w:val="00715E85"/>
    <w:rsid w:val="007175F6"/>
    <w:rsid w:val="00720F99"/>
    <w:rsid w:val="00723787"/>
    <w:rsid w:val="00725142"/>
    <w:rsid w:val="00731784"/>
    <w:rsid w:val="00734FE0"/>
    <w:rsid w:val="007354E7"/>
    <w:rsid w:val="00736CB7"/>
    <w:rsid w:val="0073766B"/>
    <w:rsid w:val="00737A36"/>
    <w:rsid w:val="00737ADA"/>
    <w:rsid w:val="00742F25"/>
    <w:rsid w:val="00743287"/>
    <w:rsid w:val="007436D2"/>
    <w:rsid w:val="00744770"/>
    <w:rsid w:val="00744A81"/>
    <w:rsid w:val="007460EE"/>
    <w:rsid w:val="007475A3"/>
    <w:rsid w:val="00750035"/>
    <w:rsid w:val="00752939"/>
    <w:rsid w:val="00753970"/>
    <w:rsid w:val="0075637A"/>
    <w:rsid w:val="00756761"/>
    <w:rsid w:val="00757851"/>
    <w:rsid w:val="0076053C"/>
    <w:rsid w:val="00762949"/>
    <w:rsid w:val="0076361B"/>
    <w:rsid w:val="00764321"/>
    <w:rsid w:val="00764B08"/>
    <w:rsid w:val="00765E47"/>
    <w:rsid w:val="00767AD2"/>
    <w:rsid w:val="00771096"/>
    <w:rsid w:val="00773069"/>
    <w:rsid w:val="00773205"/>
    <w:rsid w:val="0077566D"/>
    <w:rsid w:val="0077623F"/>
    <w:rsid w:val="007777DC"/>
    <w:rsid w:val="00780D4D"/>
    <w:rsid w:val="007829DD"/>
    <w:rsid w:val="00783133"/>
    <w:rsid w:val="00783B29"/>
    <w:rsid w:val="00784354"/>
    <w:rsid w:val="0078465D"/>
    <w:rsid w:val="00785B58"/>
    <w:rsid w:val="00787AA9"/>
    <w:rsid w:val="007943E8"/>
    <w:rsid w:val="00795236"/>
    <w:rsid w:val="007961A7"/>
    <w:rsid w:val="007A0451"/>
    <w:rsid w:val="007A1CE8"/>
    <w:rsid w:val="007A257E"/>
    <w:rsid w:val="007A2F76"/>
    <w:rsid w:val="007A3A29"/>
    <w:rsid w:val="007A448C"/>
    <w:rsid w:val="007A544E"/>
    <w:rsid w:val="007A68EE"/>
    <w:rsid w:val="007A7170"/>
    <w:rsid w:val="007B1242"/>
    <w:rsid w:val="007B135D"/>
    <w:rsid w:val="007B1E88"/>
    <w:rsid w:val="007B4267"/>
    <w:rsid w:val="007B76F2"/>
    <w:rsid w:val="007C029D"/>
    <w:rsid w:val="007C1A40"/>
    <w:rsid w:val="007C5421"/>
    <w:rsid w:val="007C7004"/>
    <w:rsid w:val="007C7283"/>
    <w:rsid w:val="007D094E"/>
    <w:rsid w:val="007D251B"/>
    <w:rsid w:val="007D2737"/>
    <w:rsid w:val="007D42C9"/>
    <w:rsid w:val="007D5561"/>
    <w:rsid w:val="007D6887"/>
    <w:rsid w:val="007D6DAA"/>
    <w:rsid w:val="007E3217"/>
    <w:rsid w:val="007E5E4F"/>
    <w:rsid w:val="007E6FA8"/>
    <w:rsid w:val="007F1A5C"/>
    <w:rsid w:val="007F543E"/>
    <w:rsid w:val="00800E35"/>
    <w:rsid w:val="008014A8"/>
    <w:rsid w:val="00801E82"/>
    <w:rsid w:val="0080203A"/>
    <w:rsid w:val="008021B3"/>
    <w:rsid w:val="00802891"/>
    <w:rsid w:val="00802EBB"/>
    <w:rsid w:val="0080623F"/>
    <w:rsid w:val="0081025B"/>
    <w:rsid w:val="008116B7"/>
    <w:rsid w:val="00811788"/>
    <w:rsid w:val="00811C39"/>
    <w:rsid w:val="008122A7"/>
    <w:rsid w:val="00813CCF"/>
    <w:rsid w:val="00815A44"/>
    <w:rsid w:val="00815D22"/>
    <w:rsid w:val="00816A13"/>
    <w:rsid w:val="00816A67"/>
    <w:rsid w:val="00816A9F"/>
    <w:rsid w:val="00816C80"/>
    <w:rsid w:val="00817815"/>
    <w:rsid w:val="00817FC1"/>
    <w:rsid w:val="008205D1"/>
    <w:rsid w:val="00820B9F"/>
    <w:rsid w:val="00821E4C"/>
    <w:rsid w:val="0082255F"/>
    <w:rsid w:val="00822714"/>
    <w:rsid w:val="008237D2"/>
    <w:rsid w:val="0082739D"/>
    <w:rsid w:val="00833708"/>
    <w:rsid w:val="00833DFA"/>
    <w:rsid w:val="00834945"/>
    <w:rsid w:val="008354C5"/>
    <w:rsid w:val="00835678"/>
    <w:rsid w:val="00836B0F"/>
    <w:rsid w:val="00837594"/>
    <w:rsid w:val="00837863"/>
    <w:rsid w:val="00840636"/>
    <w:rsid w:val="00842B5D"/>
    <w:rsid w:val="008469A6"/>
    <w:rsid w:val="008474F5"/>
    <w:rsid w:val="0084780F"/>
    <w:rsid w:val="00850D03"/>
    <w:rsid w:val="0085528D"/>
    <w:rsid w:val="00856765"/>
    <w:rsid w:val="0085759A"/>
    <w:rsid w:val="00861287"/>
    <w:rsid w:val="008616CD"/>
    <w:rsid w:val="008633E8"/>
    <w:rsid w:val="00864065"/>
    <w:rsid w:val="00864EC6"/>
    <w:rsid w:val="0086624C"/>
    <w:rsid w:val="00870589"/>
    <w:rsid w:val="00870FD6"/>
    <w:rsid w:val="0087128F"/>
    <w:rsid w:val="00872B9E"/>
    <w:rsid w:val="00872D91"/>
    <w:rsid w:val="00874852"/>
    <w:rsid w:val="0087505B"/>
    <w:rsid w:val="00877479"/>
    <w:rsid w:val="00881CA7"/>
    <w:rsid w:val="008872B0"/>
    <w:rsid w:val="00887806"/>
    <w:rsid w:val="008879A8"/>
    <w:rsid w:val="0089002B"/>
    <w:rsid w:val="008914BD"/>
    <w:rsid w:val="00891C52"/>
    <w:rsid w:val="00893B13"/>
    <w:rsid w:val="008947DA"/>
    <w:rsid w:val="008951DD"/>
    <w:rsid w:val="008964A3"/>
    <w:rsid w:val="008977A1"/>
    <w:rsid w:val="008A0D17"/>
    <w:rsid w:val="008A20F7"/>
    <w:rsid w:val="008A5E3E"/>
    <w:rsid w:val="008A6A78"/>
    <w:rsid w:val="008A74A4"/>
    <w:rsid w:val="008A7644"/>
    <w:rsid w:val="008B28F8"/>
    <w:rsid w:val="008B4202"/>
    <w:rsid w:val="008B5669"/>
    <w:rsid w:val="008C1900"/>
    <w:rsid w:val="008C2849"/>
    <w:rsid w:val="008C2A4A"/>
    <w:rsid w:val="008C3FE2"/>
    <w:rsid w:val="008C6624"/>
    <w:rsid w:val="008C6A94"/>
    <w:rsid w:val="008D0579"/>
    <w:rsid w:val="008D3335"/>
    <w:rsid w:val="008D46C7"/>
    <w:rsid w:val="008E1685"/>
    <w:rsid w:val="008E2566"/>
    <w:rsid w:val="008E4903"/>
    <w:rsid w:val="008E6E4E"/>
    <w:rsid w:val="008F3B33"/>
    <w:rsid w:val="008F470F"/>
    <w:rsid w:val="008F54C0"/>
    <w:rsid w:val="008F5781"/>
    <w:rsid w:val="008F7356"/>
    <w:rsid w:val="008F7F14"/>
    <w:rsid w:val="009023A5"/>
    <w:rsid w:val="009026C4"/>
    <w:rsid w:val="009034EC"/>
    <w:rsid w:val="009051D2"/>
    <w:rsid w:val="00906127"/>
    <w:rsid w:val="00913634"/>
    <w:rsid w:val="009154AC"/>
    <w:rsid w:val="009157D1"/>
    <w:rsid w:val="00916469"/>
    <w:rsid w:val="009165E4"/>
    <w:rsid w:val="00921EAA"/>
    <w:rsid w:val="00924778"/>
    <w:rsid w:val="00925273"/>
    <w:rsid w:val="00925591"/>
    <w:rsid w:val="0092753B"/>
    <w:rsid w:val="0093121A"/>
    <w:rsid w:val="00934921"/>
    <w:rsid w:val="00937575"/>
    <w:rsid w:val="0094276F"/>
    <w:rsid w:val="0094455E"/>
    <w:rsid w:val="00945773"/>
    <w:rsid w:val="00945DA1"/>
    <w:rsid w:val="0094683F"/>
    <w:rsid w:val="00947A6A"/>
    <w:rsid w:val="00950791"/>
    <w:rsid w:val="00951067"/>
    <w:rsid w:val="00952822"/>
    <w:rsid w:val="00952946"/>
    <w:rsid w:val="00953ECF"/>
    <w:rsid w:val="00956551"/>
    <w:rsid w:val="0095749A"/>
    <w:rsid w:val="00960162"/>
    <w:rsid w:val="00961A46"/>
    <w:rsid w:val="00961EF4"/>
    <w:rsid w:val="009621C3"/>
    <w:rsid w:val="00963C76"/>
    <w:rsid w:val="00964AE8"/>
    <w:rsid w:val="00964DA7"/>
    <w:rsid w:val="00966736"/>
    <w:rsid w:val="0097548D"/>
    <w:rsid w:val="00976632"/>
    <w:rsid w:val="00982554"/>
    <w:rsid w:val="00982610"/>
    <w:rsid w:val="00982986"/>
    <w:rsid w:val="00984A7D"/>
    <w:rsid w:val="00985044"/>
    <w:rsid w:val="009901B0"/>
    <w:rsid w:val="00991643"/>
    <w:rsid w:val="009923FE"/>
    <w:rsid w:val="00992578"/>
    <w:rsid w:val="00996BE5"/>
    <w:rsid w:val="009A51AE"/>
    <w:rsid w:val="009A64C2"/>
    <w:rsid w:val="009A7398"/>
    <w:rsid w:val="009B0C13"/>
    <w:rsid w:val="009B6A2A"/>
    <w:rsid w:val="009B7FB0"/>
    <w:rsid w:val="009C3F77"/>
    <w:rsid w:val="009D02B8"/>
    <w:rsid w:val="009D2A55"/>
    <w:rsid w:val="009D3F88"/>
    <w:rsid w:val="009D661B"/>
    <w:rsid w:val="009D7B8D"/>
    <w:rsid w:val="009E1109"/>
    <w:rsid w:val="009E2334"/>
    <w:rsid w:val="009E3078"/>
    <w:rsid w:val="009E347F"/>
    <w:rsid w:val="009E43EF"/>
    <w:rsid w:val="009E4BE4"/>
    <w:rsid w:val="009E4FA0"/>
    <w:rsid w:val="009E587F"/>
    <w:rsid w:val="009E66E8"/>
    <w:rsid w:val="009E67E2"/>
    <w:rsid w:val="009E7962"/>
    <w:rsid w:val="009E7DC0"/>
    <w:rsid w:val="009F0647"/>
    <w:rsid w:val="009F1E53"/>
    <w:rsid w:val="009F5C7C"/>
    <w:rsid w:val="009F6967"/>
    <w:rsid w:val="009F6D2F"/>
    <w:rsid w:val="00A04D8D"/>
    <w:rsid w:val="00A07B2B"/>
    <w:rsid w:val="00A10023"/>
    <w:rsid w:val="00A101E9"/>
    <w:rsid w:val="00A10D60"/>
    <w:rsid w:val="00A1254A"/>
    <w:rsid w:val="00A12DA7"/>
    <w:rsid w:val="00A12F59"/>
    <w:rsid w:val="00A14F13"/>
    <w:rsid w:val="00A160AB"/>
    <w:rsid w:val="00A20A72"/>
    <w:rsid w:val="00A22272"/>
    <w:rsid w:val="00A24557"/>
    <w:rsid w:val="00A2513C"/>
    <w:rsid w:val="00A25183"/>
    <w:rsid w:val="00A267FB"/>
    <w:rsid w:val="00A27F74"/>
    <w:rsid w:val="00A31012"/>
    <w:rsid w:val="00A31BEC"/>
    <w:rsid w:val="00A320DE"/>
    <w:rsid w:val="00A33B16"/>
    <w:rsid w:val="00A357B6"/>
    <w:rsid w:val="00A37B3B"/>
    <w:rsid w:val="00A453A7"/>
    <w:rsid w:val="00A456B5"/>
    <w:rsid w:val="00A45DBB"/>
    <w:rsid w:val="00A45E87"/>
    <w:rsid w:val="00A4602D"/>
    <w:rsid w:val="00A461FD"/>
    <w:rsid w:val="00A46DC5"/>
    <w:rsid w:val="00A47D02"/>
    <w:rsid w:val="00A5086E"/>
    <w:rsid w:val="00A50AAE"/>
    <w:rsid w:val="00A5383A"/>
    <w:rsid w:val="00A54BA3"/>
    <w:rsid w:val="00A555C0"/>
    <w:rsid w:val="00A5567E"/>
    <w:rsid w:val="00A57BF3"/>
    <w:rsid w:val="00A620F1"/>
    <w:rsid w:val="00A6355E"/>
    <w:rsid w:val="00A6684A"/>
    <w:rsid w:val="00A67C4A"/>
    <w:rsid w:val="00A67EB5"/>
    <w:rsid w:val="00A7021C"/>
    <w:rsid w:val="00A71F2E"/>
    <w:rsid w:val="00A73CD8"/>
    <w:rsid w:val="00A73DD2"/>
    <w:rsid w:val="00A75421"/>
    <w:rsid w:val="00A75ACF"/>
    <w:rsid w:val="00A75B43"/>
    <w:rsid w:val="00A809B8"/>
    <w:rsid w:val="00A80A57"/>
    <w:rsid w:val="00A84C36"/>
    <w:rsid w:val="00A913D8"/>
    <w:rsid w:val="00A95A75"/>
    <w:rsid w:val="00A96726"/>
    <w:rsid w:val="00A96CD0"/>
    <w:rsid w:val="00AA0AA2"/>
    <w:rsid w:val="00AA29CB"/>
    <w:rsid w:val="00AA4E0F"/>
    <w:rsid w:val="00AA5781"/>
    <w:rsid w:val="00AA58EA"/>
    <w:rsid w:val="00AA6295"/>
    <w:rsid w:val="00AA70A5"/>
    <w:rsid w:val="00AB2777"/>
    <w:rsid w:val="00AB2B44"/>
    <w:rsid w:val="00AB706F"/>
    <w:rsid w:val="00AC01E8"/>
    <w:rsid w:val="00AC02B5"/>
    <w:rsid w:val="00AC4AE8"/>
    <w:rsid w:val="00AC5AEC"/>
    <w:rsid w:val="00AC66EA"/>
    <w:rsid w:val="00AD005D"/>
    <w:rsid w:val="00AD0180"/>
    <w:rsid w:val="00AD0F49"/>
    <w:rsid w:val="00AD1474"/>
    <w:rsid w:val="00AD1C70"/>
    <w:rsid w:val="00AD2728"/>
    <w:rsid w:val="00AD290C"/>
    <w:rsid w:val="00AD5208"/>
    <w:rsid w:val="00AD5E1A"/>
    <w:rsid w:val="00AD72D0"/>
    <w:rsid w:val="00AD7DC9"/>
    <w:rsid w:val="00AE1B6B"/>
    <w:rsid w:val="00AE475C"/>
    <w:rsid w:val="00AE5911"/>
    <w:rsid w:val="00AE5992"/>
    <w:rsid w:val="00AE6680"/>
    <w:rsid w:val="00AE69EB"/>
    <w:rsid w:val="00AF0DB3"/>
    <w:rsid w:val="00AF31EA"/>
    <w:rsid w:val="00AF614D"/>
    <w:rsid w:val="00B00293"/>
    <w:rsid w:val="00B01708"/>
    <w:rsid w:val="00B02AF9"/>
    <w:rsid w:val="00B02B18"/>
    <w:rsid w:val="00B02FDD"/>
    <w:rsid w:val="00B03CCE"/>
    <w:rsid w:val="00B05216"/>
    <w:rsid w:val="00B059C0"/>
    <w:rsid w:val="00B05D07"/>
    <w:rsid w:val="00B072D9"/>
    <w:rsid w:val="00B103B7"/>
    <w:rsid w:val="00B12A91"/>
    <w:rsid w:val="00B12B33"/>
    <w:rsid w:val="00B15EE4"/>
    <w:rsid w:val="00B170B1"/>
    <w:rsid w:val="00B205D2"/>
    <w:rsid w:val="00B21618"/>
    <w:rsid w:val="00B22C15"/>
    <w:rsid w:val="00B24CEC"/>
    <w:rsid w:val="00B2551F"/>
    <w:rsid w:val="00B259F3"/>
    <w:rsid w:val="00B2679B"/>
    <w:rsid w:val="00B32EEC"/>
    <w:rsid w:val="00B34613"/>
    <w:rsid w:val="00B367D6"/>
    <w:rsid w:val="00B42223"/>
    <w:rsid w:val="00B42259"/>
    <w:rsid w:val="00B42A66"/>
    <w:rsid w:val="00B438C8"/>
    <w:rsid w:val="00B51493"/>
    <w:rsid w:val="00B51FE2"/>
    <w:rsid w:val="00B51FEE"/>
    <w:rsid w:val="00B555F2"/>
    <w:rsid w:val="00B5591B"/>
    <w:rsid w:val="00B60B33"/>
    <w:rsid w:val="00B60B82"/>
    <w:rsid w:val="00B630AC"/>
    <w:rsid w:val="00B66F9C"/>
    <w:rsid w:val="00B73BD7"/>
    <w:rsid w:val="00B73DBE"/>
    <w:rsid w:val="00B7646A"/>
    <w:rsid w:val="00B767BA"/>
    <w:rsid w:val="00B77125"/>
    <w:rsid w:val="00B804DA"/>
    <w:rsid w:val="00B83C06"/>
    <w:rsid w:val="00B84314"/>
    <w:rsid w:val="00B84913"/>
    <w:rsid w:val="00B8533D"/>
    <w:rsid w:val="00B85929"/>
    <w:rsid w:val="00B908E0"/>
    <w:rsid w:val="00B90F2C"/>
    <w:rsid w:val="00B916D0"/>
    <w:rsid w:val="00B930DF"/>
    <w:rsid w:val="00B936C4"/>
    <w:rsid w:val="00B96946"/>
    <w:rsid w:val="00B96C8F"/>
    <w:rsid w:val="00B96F49"/>
    <w:rsid w:val="00BA1220"/>
    <w:rsid w:val="00BA12E8"/>
    <w:rsid w:val="00BA2251"/>
    <w:rsid w:val="00BA2E00"/>
    <w:rsid w:val="00BA4CB3"/>
    <w:rsid w:val="00BA5FB3"/>
    <w:rsid w:val="00BA6F89"/>
    <w:rsid w:val="00BA76C6"/>
    <w:rsid w:val="00BA7CB0"/>
    <w:rsid w:val="00BA7EA7"/>
    <w:rsid w:val="00BB0540"/>
    <w:rsid w:val="00BB0A6C"/>
    <w:rsid w:val="00BB4C5F"/>
    <w:rsid w:val="00BB5F1F"/>
    <w:rsid w:val="00BC0612"/>
    <w:rsid w:val="00BC4DC4"/>
    <w:rsid w:val="00BC52D6"/>
    <w:rsid w:val="00BC5A36"/>
    <w:rsid w:val="00BC707A"/>
    <w:rsid w:val="00BD00B6"/>
    <w:rsid w:val="00BD05F7"/>
    <w:rsid w:val="00BD0EE1"/>
    <w:rsid w:val="00BD1064"/>
    <w:rsid w:val="00BD3B98"/>
    <w:rsid w:val="00BD42D2"/>
    <w:rsid w:val="00BD49FC"/>
    <w:rsid w:val="00BD5633"/>
    <w:rsid w:val="00BD7DB0"/>
    <w:rsid w:val="00BE1A4D"/>
    <w:rsid w:val="00BE1BF2"/>
    <w:rsid w:val="00BE61A5"/>
    <w:rsid w:val="00BF1DDA"/>
    <w:rsid w:val="00BF1EF7"/>
    <w:rsid w:val="00BF4E21"/>
    <w:rsid w:val="00BF5F81"/>
    <w:rsid w:val="00BF6EE9"/>
    <w:rsid w:val="00C02343"/>
    <w:rsid w:val="00C04C49"/>
    <w:rsid w:val="00C04EF0"/>
    <w:rsid w:val="00C11618"/>
    <w:rsid w:val="00C13CB0"/>
    <w:rsid w:val="00C148D7"/>
    <w:rsid w:val="00C17A4D"/>
    <w:rsid w:val="00C23B00"/>
    <w:rsid w:val="00C250F7"/>
    <w:rsid w:val="00C27B16"/>
    <w:rsid w:val="00C301D8"/>
    <w:rsid w:val="00C32CE0"/>
    <w:rsid w:val="00C33642"/>
    <w:rsid w:val="00C34F68"/>
    <w:rsid w:val="00C3575F"/>
    <w:rsid w:val="00C3660E"/>
    <w:rsid w:val="00C376AB"/>
    <w:rsid w:val="00C405B4"/>
    <w:rsid w:val="00C41459"/>
    <w:rsid w:val="00C4161A"/>
    <w:rsid w:val="00C41D7B"/>
    <w:rsid w:val="00C42161"/>
    <w:rsid w:val="00C45A47"/>
    <w:rsid w:val="00C50220"/>
    <w:rsid w:val="00C50B57"/>
    <w:rsid w:val="00C51198"/>
    <w:rsid w:val="00C52F97"/>
    <w:rsid w:val="00C544A5"/>
    <w:rsid w:val="00C57784"/>
    <w:rsid w:val="00C60C46"/>
    <w:rsid w:val="00C63576"/>
    <w:rsid w:val="00C64A7F"/>
    <w:rsid w:val="00C7005D"/>
    <w:rsid w:val="00C71622"/>
    <w:rsid w:val="00C71736"/>
    <w:rsid w:val="00C73B4C"/>
    <w:rsid w:val="00C757A8"/>
    <w:rsid w:val="00C76DC2"/>
    <w:rsid w:val="00C77824"/>
    <w:rsid w:val="00C80ACB"/>
    <w:rsid w:val="00C81A6F"/>
    <w:rsid w:val="00C81C72"/>
    <w:rsid w:val="00C81DAB"/>
    <w:rsid w:val="00C83A65"/>
    <w:rsid w:val="00C91020"/>
    <w:rsid w:val="00C91AD4"/>
    <w:rsid w:val="00C93CC5"/>
    <w:rsid w:val="00C94327"/>
    <w:rsid w:val="00C944C8"/>
    <w:rsid w:val="00C94966"/>
    <w:rsid w:val="00C95A94"/>
    <w:rsid w:val="00C95B60"/>
    <w:rsid w:val="00CA078F"/>
    <w:rsid w:val="00CA1B2B"/>
    <w:rsid w:val="00CA4372"/>
    <w:rsid w:val="00CA482B"/>
    <w:rsid w:val="00CB04C0"/>
    <w:rsid w:val="00CB442D"/>
    <w:rsid w:val="00CB4811"/>
    <w:rsid w:val="00CB625A"/>
    <w:rsid w:val="00CB6D6E"/>
    <w:rsid w:val="00CC153A"/>
    <w:rsid w:val="00CC387A"/>
    <w:rsid w:val="00CC51DB"/>
    <w:rsid w:val="00CC5B46"/>
    <w:rsid w:val="00CC6718"/>
    <w:rsid w:val="00CD6D4E"/>
    <w:rsid w:val="00CD6D94"/>
    <w:rsid w:val="00CD7080"/>
    <w:rsid w:val="00CE0755"/>
    <w:rsid w:val="00CE0F18"/>
    <w:rsid w:val="00CE2CAF"/>
    <w:rsid w:val="00CE3912"/>
    <w:rsid w:val="00CE39C4"/>
    <w:rsid w:val="00CF2C1B"/>
    <w:rsid w:val="00CF40F5"/>
    <w:rsid w:val="00CF7546"/>
    <w:rsid w:val="00D01051"/>
    <w:rsid w:val="00D018A2"/>
    <w:rsid w:val="00D039DE"/>
    <w:rsid w:val="00D041F2"/>
    <w:rsid w:val="00D04291"/>
    <w:rsid w:val="00D0687B"/>
    <w:rsid w:val="00D13141"/>
    <w:rsid w:val="00D14000"/>
    <w:rsid w:val="00D177E2"/>
    <w:rsid w:val="00D204D0"/>
    <w:rsid w:val="00D22BF6"/>
    <w:rsid w:val="00D22F10"/>
    <w:rsid w:val="00D24588"/>
    <w:rsid w:val="00D2494A"/>
    <w:rsid w:val="00D252D5"/>
    <w:rsid w:val="00D30022"/>
    <w:rsid w:val="00D32CE3"/>
    <w:rsid w:val="00D342D4"/>
    <w:rsid w:val="00D36674"/>
    <w:rsid w:val="00D37824"/>
    <w:rsid w:val="00D378C3"/>
    <w:rsid w:val="00D407F8"/>
    <w:rsid w:val="00D41002"/>
    <w:rsid w:val="00D412B0"/>
    <w:rsid w:val="00D45F5D"/>
    <w:rsid w:val="00D503B3"/>
    <w:rsid w:val="00D51190"/>
    <w:rsid w:val="00D52080"/>
    <w:rsid w:val="00D52D91"/>
    <w:rsid w:val="00D52E39"/>
    <w:rsid w:val="00D534AA"/>
    <w:rsid w:val="00D53F24"/>
    <w:rsid w:val="00D56504"/>
    <w:rsid w:val="00D612F4"/>
    <w:rsid w:val="00D616D1"/>
    <w:rsid w:val="00D63690"/>
    <w:rsid w:val="00D637C9"/>
    <w:rsid w:val="00D64B29"/>
    <w:rsid w:val="00D65FD8"/>
    <w:rsid w:val="00D70011"/>
    <w:rsid w:val="00D7544B"/>
    <w:rsid w:val="00D80979"/>
    <w:rsid w:val="00D80EE5"/>
    <w:rsid w:val="00D8111E"/>
    <w:rsid w:val="00D831B7"/>
    <w:rsid w:val="00D835F3"/>
    <w:rsid w:val="00D83D26"/>
    <w:rsid w:val="00D84285"/>
    <w:rsid w:val="00D8434B"/>
    <w:rsid w:val="00D85F03"/>
    <w:rsid w:val="00D93BC2"/>
    <w:rsid w:val="00D96BA6"/>
    <w:rsid w:val="00D96C18"/>
    <w:rsid w:val="00DA33DC"/>
    <w:rsid w:val="00DA4090"/>
    <w:rsid w:val="00DA4845"/>
    <w:rsid w:val="00DA5818"/>
    <w:rsid w:val="00DA67C4"/>
    <w:rsid w:val="00DA7F4C"/>
    <w:rsid w:val="00DB071C"/>
    <w:rsid w:val="00DB11F4"/>
    <w:rsid w:val="00DB1B8B"/>
    <w:rsid w:val="00DB4A9D"/>
    <w:rsid w:val="00DB66F5"/>
    <w:rsid w:val="00DC00C1"/>
    <w:rsid w:val="00DC0840"/>
    <w:rsid w:val="00DC30DA"/>
    <w:rsid w:val="00DC49A0"/>
    <w:rsid w:val="00DC5611"/>
    <w:rsid w:val="00DC568C"/>
    <w:rsid w:val="00DC6BD3"/>
    <w:rsid w:val="00DD063A"/>
    <w:rsid w:val="00DD133D"/>
    <w:rsid w:val="00DD2D92"/>
    <w:rsid w:val="00DD551E"/>
    <w:rsid w:val="00DD58F3"/>
    <w:rsid w:val="00DD67F9"/>
    <w:rsid w:val="00DE0412"/>
    <w:rsid w:val="00DE7CC2"/>
    <w:rsid w:val="00DF0991"/>
    <w:rsid w:val="00DF29BB"/>
    <w:rsid w:val="00E01381"/>
    <w:rsid w:val="00E03C92"/>
    <w:rsid w:val="00E04DF2"/>
    <w:rsid w:val="00E06018"/>
    <w:rsid w:val="00E101BF"/>
    <w:rsid w:val="00E11072"/>
    <w:rsid w:val="00E15458"/>
    <w:rsid w:val="00E15FC0"/>
    <w:rsid w:val="00E167B5"/>
    <w:rsid w:val="00E171BF"/>
    <w:rsid w:val="00E17DFF"/>
    <w:rsid w:val="00E200A9"/>
    <w:rsid w:val="00E201F9"/>
    <w:rsid w:val="00E22AD2"/>
    <w:rsid w:val="00E230D9"/>
    <w:rsid w:val="00E23CBB"/>
    <w:rsid w:val="00E25615"/>
    <w:rsid w:val="00E2588B"/>
    <w:rsid w:val="00E26340"/>
    <w:rsid w:val="00E27307"/>
    <w:rsid w:val="00E312B6"/>
    <w:rsid w:val="00E33392"/>
    <w:rsid w:val="00E372E6"/>
    <w:rsid w:val="00E41F5A"/>
    <w:rsid w:val="00E443B8"/>
    <w:rsid w:val="00E44637"/>
    <w:rsid w:val="00E45FDE"/>
    <w:rsid w:val="00E46310"/>
    <w:rsid w:val="00E47027"/>
    <w:rsid w:val="00E4710F"/>
    <w:rsid w:val="00E5118C"/>
    <w:rsid w:val="00E51558"/>
    <w:rsid w:val="00E54266"/>
    <w:rsid w:val="00E5496A"/>
    <w:rsid w:val="00E5763B"/>
    <w:rsid w:val="00E577FE"/>
    <w:rsid w:val="00E60337"/>
    <w:rsid w:val="00E60FDD"/>
    <w:rsid w:val="00E667A2"/>
    <w:rsid w:val="00E70183"/>
    <w:rsid w:val="00E72EF0"/>
    <w:rsid w:val="00E7381A"/>
    <w:rsid w:val="00E73B01"/>
    <w:rsid w:val="00E74E23"/>
    <w:rsid w:val="00E765E5"/>
    <w:rsid w:val="00E77497"/>
    <w:rsid w:val="00E779E0"/>
    <w:rsid w:val="00E77AEB"/>
    <w:rsid w:val="00E81E33"/>
    <w:rsid w:val="00E81F11"/>
    <w:rsid w:val="00E84EB7"/>
    <w:rsid w:val="00E84FD3"/>
    <w:rsid w:val="00E85EB5"/>
    <w:rsid w:val="00E85F98"/>
    <w:rsid w:val="00E8606F"/>
    <w:rsid w:val="00E8633E"/>
    <w:rsid w:val="00E8736B"/>
    <w:rsid w:val="00E910BD"/>
    <w:rsid w:val="00E93D63"/>
    <w:rsid w:val="00E94BF1"/>
    <w:rsid w:val="00E95D73"/>
    <w:rsid w:val="00E95E66"/>
    <w:rsid w:val="00EA0CCE"/>
    <w:rsid w:val="00EA244D"/>
    <w:rsid w:val="00EA251E"/>
    <w:rsid w:val="00EA4922"/>
    <w:rsid w:val="00EA53D9"/>
    <w:rsid w:val="00EA6BAB"/>
    <w:rsid w:val="00EB0B5B"/>
    <w:rsid w:val="00EB1FD3"/>
    <w:rsid w:val="00EB3157"/>
    <w:rsid w:val="00EB32EF"/>
    <w:rsid w:val="00EB5FB6"/>
    <w:rsid w:val="00EB6148"/>
    <w:rsid w:val="00EC5D79"/>
    <w:rsid w:val="00EC6C9D"/>
    <w:rsid w:val="00ED0EC9"/>
    <w:rsid w:val="00ED1930"/>
    <w:rsid w:val="00ED204C"/>
    <w:rsid w:val="00ED6473"/>
    <w:rsid w:val="00ED6D62"/>
    <w:rsid w:val="00ED72FF"/>
    <w:rsid w:val="00ED74D5"/>
    <w:rsid w:val="00EE1BA3"/>
    <w:rsid w:val="00EE2422"/>
    <w:rsid w:val="00EE501A"/>
    <w:rsid w:val="00EE61B5"/>
    <w:rsid w:val="00EE6715"/>
    <w:rsid w:val="00EE6B0D"/>
    <w:rsid w:val="00EE73FA"/>
    <w:rsid w:val="00EF0076"/>
    <w:rsid w:val="00EF0946"/>
    <w:rsid w:val="00EF20F0"/>
    <w:rsid w:val="00EF3548"/>
    <w:rsid w:val="00EF5271"/>
    <w:rsid w:val="00EF5CE3"/>
    <w:rsid w:val="00EF6713"/>
    <w:rsid w:val="00EF7A5A"/>
    <w:rsid w:val="00F0236F"/>
    <w:rsid w:val="00F0367F"/>
    <w:rsid w:val="00F0440A"/>
    <w:rsid w:val="00F05405"/>
    <w:rsid w:val="00F0795C"/>
    <w:rsid w:val="00F10043"/>
    <w:rsid w:val="00F103BC"/>
    <w:rsid w:val="00F1083D"/>
    <w:rsid w:val="00F14BA8"/>
    <w:rsid w:val="00F14EDD"/>
    <w:rsid w:val="00F15CF5"/>
    <w:rsid w:val="00F17A3E"/>
    <w:rsid w:val="00F212D3"/>
    <w:rsid w:val="00F21846"/>
    <w:rsid w:val="00F2201C"/>
    <w:rsid w:val="00F23001"/>
    <w:rsid w:val="00F2535D"/>
    <w:rsid w:val="00F25F11"/>
    <w:rsid w:val="00F2774C"/>
    <w:rsid w:val="00F30B53"/>
    <w:rsid w:val="00F3130A"/>
    <w:rsid w:val="00F31EB4"/>
    <w:rsid w:val="00F34F08"/>
    <w:rsid w:val="00F365C1"/>
    <w:rsid w:val="00F36C0E"/>
    <w:rsid w:val="00F4134B"/>
    <w:rsid w:val="00F4198B"/>
    <w:rsid w:val="00F41DAC"/>
    <w:rsid w:val="00F523F1"/>
    <w:rsid w:val="00F52CCF"/>
    <w:rsid w:val="00F538B5"/>
    <w:rsid w:val="00F57B63"/>
    <w:rsid w:val="00F605AD"/>
    <w:rsid w:val="00F60DC6"/>
    <w:rsid w:val="00F622B4"/>
    <w:rsid w:val="00F63C27"/>
    <w:rsid w:val="00F676E6"/>
    <w:rsid w:val="00F70033"/>
    <w:rsid w:val="00F71439"/>
    <w:rsid w:val="00F71FC4"/>
    <w:rsid w:val="00F734BC"/>
    <w:rsid w:val="00F75AE9"/>
    <w:rsid w:val="00F7643D"/>
    <w:rsid w:val="00F81896"/>
    <w:rsid w:val="00F824DA"/>
    <w:rsid w:val="00F82AC0"/>
    <w:rsid w:val="00F82F97"/>
    <w:rsid w:val="00F835E1"/>
    <w:rsid w:val="00F84944"/>
    <w:rsid w:val="00F84F27"/>
    <w:rsid w:val="00F8570A"/>
    <w:rsid w:val="00F86E20"/>
    <w:rsid w:val="00F9203F"/>
    <w:rsid w:val="00F93FC4"/>
    <w:rsid w:val="00F95FE0"/>
    <w:rsid w:val="00F962B2"/>
    <w:rsid w:val="00F9640F"/>
    <w:rsid w:val="00FA0371"/>
    <w:rsid w:val="00FA04AA"/>
    <w:rsid w:val="00FA17BD"/>
    <w:rsid w:val="00FA3274"/>
    <w:rsid w:val="00FA4189"/>
    <w:rsid w:val="00FA6234"/>
    <w:rsid w:val="00FB034F"/>
    <w:rsid w:val="00FB4633"/>
    <w:rsid w:val="00FB4AB7"/>
    <w:rsid w:val="00FB6295"/>
    <w:rsid w:val="00FB7A44"/>
    <w:rsid w:val="00FC0609"/>
    <w:rsid w:val="00FC0C0D"/>
    <w:rsid w:val="00FC11B2"/>
    <w:rsid w:val="00FC30DE"/>
    <w:rsid w:val="00FC6FB3"/>
    <w:rsid w:val="00FD0490"/>
    <w:rsid w:val="00FD1CCF"/>
    <w:rsid w:val="00FD1DD8"/>
    <w:rsid w:val="00FD623D"/>
    <w:rsid w:val="00FE2AEF"/>
    <w:rsid w:val="00FE3F7F"/>
    <w:rsid w:val="00FE4066"/>
    <w:rsid w:val="00FE6BED"/>
    <w:rsid w:val="00FF0358"/>
    <w:rsid w:val="00FF0E3C"/>
    <w:rsid w:val="00FF18A7"/>
    <w:rsid w:val="00FF1EEB"/>
    <w:rsid w:val="00FF2336"/>
    <w:rsid w:val="00FF5513"/>
    <w:rsid w:val="00FF6967"/>
    <w:rsid w:val="00FF6D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16F7DEE2"/>
  <w14:defaultImageDpi w14:val="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ＭＳ 明朝" w:hAnsi="Cambria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7A5A"/>
    <w:rPr>
      <w:rFonts w:ascii="Times New Roman" w:hAnsi="Times New Roman"/>
      <w:sz w:val="24"/>
      <w:szCs w:val="24"/>
    </w:rPr>
  </w:style>
  <w:style w:type="paragraph" w:styleId="Titre1">
    <w:name w:val="heading 1"/>
    <w:basedOn w:val="Normal"/>
    <w:link w:val="Titre1Car"/>
    <w:uiPriority w:val="9"/>
    <w:qFormat/>
    <w:rsid w:val="008205D1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Titre3">
    <w:name w:val="heading 3"/>
    <w:basedOn w:val="Normal"/>
    <w:link w:val="Titre3Car"/>
    <w:uiPriority w:val="9"/>
    <w:qFormat/>
    <w:rsid w:val="008205D1"/>
    <w:pPr>
      <w:spacing w:before="100" w:beforeAutospacing="1" w:after="100" w:afterAutospacing="1"/>
      <w:outlineLvl w:val="2"/>
    </w:pPr>
    <w:rPr>
      <w:rFonts w:ascii="Times" w:hAnsi="Times"/>
      <w:b/>
      <w:bCs/>
      <w:sz w:val="27"/>
      <w:szCs w:val="27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locked/>
    <w:rsid w:val="008205D1"/>
    <w:rPr>
      <w:rFonts w:ascii="Times" w:hAnsi="Times" w:cs="Times New Roman"/>
      <w:b/>
      <w:kern w:val="36"/>
      <w:sz w:val="48"/>
    </w:rPr>
  </w:style>
  <w:style w:type="character" w:customStyle="1" w:styleId="Titre3Car">
    <w:name w:val="Titre 3 Car"/>
    <w:basedOn w:val="Policepardfaut"/>
    <w:link w:val="Titre3"/>
    <w:uiPriority w:val="9"/>
    <w:locked/>
    <w:rsid w:val="008205D1"/>
    <w:rPr>
      <w:rFonts w:ascii="Times" w:hAnsi="Times" w:cs="Times New Roman"/>
      <w:b/>
      <w:sz w:val="27"/>
    </w:rPr>
  </w:style>
  <w:style w:type="character" w:styleId="Lienhypertexte">
    <w:name w:val="Hyperlink"/>
    <w:basedOn w:val="Policepardfaut"/>
    <w:uiPriority w:val="99"/>
    <w:unhideWhenUsed/>
    <w:rsid w:val="00EF7A5A"/>
    <w:rPr>
      <w:rFonts w:cs="Times New Roman"/>
      <w:color w:val="0000FF"/>
      <w:u w:val="single"/>
    </w:rPr>
  </w:style>
  <w:style w:type="paragraph" w:styleId="En-tte">
    <w:name w:val="header"/>
    <w:basedOn w:val="Normal"/>
    <w:link w:val="En-tteCar"/>
    <w:uiPriority w:val="99"/>
    <w:unhideWhenUsed/>
    <w:rsid w:val="00EF7A5A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locked/>
    <w:rsid w:val="00EF7A5A"/>
    <w:rPr>
      <w:rFonts w:ascii="Times New Roman" w:eastAsia="ＭＳ 明朝" w:hAnsi="Times New Roman" w:cs="Times New Roman"/>
    </w:rPr>
  </w:style>
  <w:style w:type="paragraph" w:styleId="Pieddepage">
    <w:name w:val="footer"/>
    <w:basedOn w:val="Normal"/>
    <w:link w:val="PieddepageCar"/>
    <w:uiPriority w:val="99"/>
    <w:unhideWhenUsed/>
    <w:rsid w:val="00EF7A5A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locked/>
    <w:rsid w:val="00EF7A5A"/>
    <w:rPr>
      <w:rFonts w:ascii="Times New Roman" w:eastAsia="ＭＳ 明朝" w:hAnsi="Times New Roman" w:cs="Times New Roman"/>
    </w:rPr>
  </w:style>
  <w:style w:type="character" w:styleId="Numrodepage">
    <w:name w:val="page number"/>
    <w:basedOn w:val="Policepardfaut"/>
    <w:uiPriority w:val="99"/>
    <w:unhideWhenUsed/>
    <w:rsid w:val="00EF7A5A"/>
    <w:rPr>
      <w:rFonts w:cs="Times New Roman"/>
    </w:rPr>
  </w:style>
  <w:style w:type="paragraph" w:customStyle="1" w:styleId="meth1hd">
    <w:name w:val="meth1hd"/>
    <w:basedOn w:val="Normal"/>
    <w:next w:val="Normal"/>
    <w:rsid w:val="00E04DF2"/>
    <w:pPr>
      <w:spacing w:after="240" w:line="480" w:lineRule="atLeast"/>
    </w:pPr>
    <w:rPr>
      <w:szCs w:val="20"/>
      <w:lang w:val="en-GB" w:eastAsia="en-US"/>
    </w:rPr>
  </w:style>
  <w:style w:type="paragraph" w:customStyle="1" w:styleId="sec1ttl">
    <w:name w:val="sec1ttl"/>
    <w:basedOn w:val="Normal"/>
    <w:rsid w:val="00E04DF2"/>
    <w:pPr>
      <w:spacing w:after="240" w:line="480" w:lineRule="atLeast"/>
    </w:pPr>
    <w:rPr>
      <w:b/>
      <w:szCs w:val="20"/>
      <w:lang w:val="en-GB" w:eastAsia="en-US"/>
    </w:rPr>
  </w:style>
  <w:style w:type="paragraph" w:customStyle="1" w:styleId="ack">
    <w:name w:val="ack"/>
    <w:basedOn w:val="Normal"/>
    <w:rsid w:val="00E04DF2"/>
    <w:pPr>
      <w:spacing w:after="240" w:line="480" w:lineRule="atLeast"/>
    </w:pPr>
    <w:rPr>
      <w:sz w:val="20"/>
      <w:szCs w:val="20"/>
      <w:lang w:val="en-GB" w:eastAsia="en-US"/>
    </w:rPr>
  </w:style>
  <w:style w:type="paragraph" w:styleId="NormalWeb">
    <w:name w:val="Normal (Web)"/>
    <w:basedOn w:val="Normal"/>
    <w:uiPriority w:val="99"/>
    <w:semiHidden/>
    <w:unhideWhenUsed/>
    <w:rsid w:val="00E200A9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Paragraphedeliste">
    <w:name w:val="List Paragraph"/>
    <w:basedOn w:val="Normal"/>
    <w:uiPriority w:val="34"/>
    <w:qFormat/>
    <w:rsid w:val="00565C05"/>
    <w:pPr>
      <w:ind w:left="720"/>
      <w:contextualSpacing/>
    </w:pPr>
  </w:style>
  <w:style w:type="character" w:customStyle="1" w:styleId="highlight">
    <w:name w:val="highlight"/>
    <w:basedOn w:val="Policepardfaut"/>
    <w:rsid w:val="00872B9E"/>
    <w:rPr>
      <w:rFonts w:cs="Times New Roman"/>
    </w:rPr>
  </w:style>
  <w:style w:type="character" w:customStyle="1" w:styleId="result">
    <w:name w:val="result"/>
    <w:basedOn w:val="Policepardfaut"/>
    <w:rsid w:val="0052513F"/>
    <w:rPr>
      <w:rFonts w:cs="Times New Roman"/>
    </w:rPr>
  </w:style>
  <w:style w:type="character" w:styleId="Marquedannotation">
    <w:name w:val="annotation reference"/>
    <w:basedOn w:val="Policepardfaut"/>
    <w:uiPriority w:val="99"/>
    <w:semiHidden/>
    <w:unhideWhenUsed/>
    <w:rsid w:val="00D56504"/>
    <w:rPr>
      <w:rFonts w:cs="Times New Roman"/>
      <w:sz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D56504"/>
  </w:style>
  <w:style w:type="character" w:customStyle="1" w:styleId="CommentaireCar">
    <w:name w:val="Commentaire Car"/>
    <w:basedOn w:val="Policepardfaut"/>
    <w:link w:val="Commentaire"/>
    <w:uiPriority w:val="99"/>
    <w:semiHidden/>
    <w:locked/>
    <w:rsid w:val="00D56504"/>
    <w:rPr>
      <w:rFonts w:ascii="Times New Roman" w:eastAsia="ＭＳ 明朝" w:hAnsi="Times New Roman" w:cs="Times New Roman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D56504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locked/>
    <w:rsid w:val="00D56504"/>
    <w:rPr>
      <w:rFonts w:ascii="Times New Roman" w:eastAsia="ＭＳ 明朝" w:hAnsi="Times New Roman" w:cs="Times New Roman"/>
      <w:b/>
      <w:sz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D56504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locked/>
    <w:rsid w:val="00D56504"/>
    <w:rPr>
      <w:rFonts w:ascii="Lucida Grande" w:eastAsia="ＭＳ 明朝" w:hAnsi="Lucida Grande" w:cs="Times New Roman"/>
      <w:sz w:val="18"/>
    </w:rPr>
  </w:style>
  <w:style w:type="paragraph" w:customStyle="1" w:styleId="EndNoteBibliographyTitle">
    <w:name w:val="EndNote Bibliography Title"/>
    <w:basedOn w:val="Normal"/>
    <w:rsid w:val="00822714"/>
    <w:pPr>
      <w:jc w:val="center"/>
    </w:pPr>
    <w:rPr>
      <w:sz w:val="20"/>
    </w:rPr>
  </w:style>
  <w:style w:type="paragraph" w:customStyle="1" w:styleId="EndNoteBibliography">
    <w:name w:val="EndNote Bibliography"/>
    <w:basedOn w:val="Normal"/>
    <w:rsid w:val="00F71FC4"/>
    <w:pPr>
      <w:jc w:val="both"/>
    </w:pPr>
    <w:rPr>
      <w:sz w:val="20"/>
    </w:rPr>
  </w:style>
  <w:style w:type="character" w:styleId="Lienhypertextesuivi">
    <w:name w:val="FollowedHyperlink"/>
    <w:basedOn w:val="Policepardfaut"/>
    <w:uiPriority w:val="99"/>
    <w:semiHidden/>
    <w:unhideWhenUsed/>
    <w:rsid w:val="00CF7546"/>
    <w:rPr>
      <w:color w:val="800080" w:themeColor="followedHyperlink"/>
      <w:u w:val="single"/>
    </w:rPr>
  </w:style>
  <w:style w:type="table" w:styleId="Grille">
    <w:name w:val="Table Grid"/>
    <w:basedOn w:val="TableauNormal"/>
    <w:uiPriority w:val="59"/>
    <w:rsid w:val="0098298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ev">
    <w:name w:val="Strong"/>
    <w:basedOn w:val="Policepardfaut"/>
    <w:uiPriority w:val="22"/>
    <w:qFormat/>
    <w:rsid w:val="009B0C13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ＭＳ 明朝" w:hAnsi="Cambria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7A5A"/>
    <w:rPr>
      <w:rFonts w:ascii="Times New Roman" w:hAnsi="Times New Roman"/>
      <w:sz w:val="24"/>
      <w:szCs w:val="24"/>
    </w:rPr>
  </w:style>
  <w:style w:type="paragraph" w:styleId="Titre1">
    <w:name w:val="heading 1"/>
    <w:basedOn w:val="Normal"/>
    <w:link w:val="Titre1Car"/>
    <w:uiPriority w:val="9"/>
    <w:qFormat/>
    <w:rsid w:val="008205D1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Titre3">
    <w:name w:val="heading 3"/>
    <w:basedOn w:val="Normal"/>
    <w:link w:val="Titre3Car"/>
    <w:uiPriority w:val="9"/>
    <w:qFormat/>
    <w:rsid w:val="008205D1"/>
    <w:pPr>
      <w:spacing w:before="100" w:beforeAutospacing="1" w:after="100" w:afterAutospacing="1"/>
      <w:outlineLvl w:val="2"/>
    </w:pPr>
    <w:rPr>
      <w:rFonts w:ascii="Times" w:hAnsi="Times"/>
      <w:b/>
      <w:bCs/>
      <w:sz w:val="27"/>
      <w:szCs w:val="27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locked/>
    <w:rsid w:val="008205D1"/>
    <w:rPr>
      <w:rFonts w:ascii="Times" w:hAnsi="Times" w:cs="Times New Roman"/>
      <w:b/>
      <w:kern w:val="36"/>
      <w:sz w:val="48"/>
    </w:rPr>
  </w:style>
  <w:style w:type="character" w:customStyle="1" w:styleId="Titre3Car">
    <w:name w:val="Titre 3 Car"/>
    <w:basedOn w:val="Policepardfaut"/>
    <w:link w:val="Titre3"/>
    <w:uiPriority w:val="9"/>
    <w:locked/>
    <w:rsid w:val="008205D1"/>
    <w:rPr>
      <w:rFonts w:ascii="Times" w:hAnsi="Times" w:cs="Times New Roman"/>
      <w:b/>
      <w:sz w:val="27"/>
    </w:rPr>
  </w:style>
  <w:style w:type="character" w:styleId="Lienhypertexte">
    <w:name w:val="Hyperlink"/>
    <w:basedOn w:val="Policepardfaut"/>
    <w:uiPriority w:val="99"/>
    <w:unhideWhenUsed/>
    <w:rsid w:val="00EF7A5A"/>
    <w:rPr>
      <w:rFonts w:cs="Times New Roman"/>
      <w:color w:val="0000FF"/>
      <w:u w:val="single"/>
    </w:rPr>
  </w:style>
  <w:style w:type="paragraph" w:styleId="En-tte">
    <w:name w:val="header"/>
    <w:basedOn w:val="Normal"/>
    <w:link w:val="En-tteCar"/>
    <w:uiPriority w:val="99"/>
    <w:unhideWhenUsed/>
    <w:rsid w:val="00EF7A5A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locked/>
    <w:rsid w:val="00EF7A5A"/>
    <w:rPr>
      <w:rFonts w:ascii="Times New Roman" w:eastAsia="ＭＳ 明朝" w:hAnsi="Times New Roman" w:cs="Times New Roman"/>
    </w:rPr>
  </w:style>
  <w:style w:type="paragraph" w:styleId="Pieddepage">
    <w:name w:val="footer"/>
    <w:basedOn w:val="Normal"/>
    <w:link w:val="PieddepageCar"/>
    <w:uiPriority w:val="99"/>
    <w:unhideWhenUsed/>
    <w:rsid w:val="00EF7A5A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locked/>
    <w:rsid w:val="00EF7A5A"/>
    <w:rPr>
      <w:rFonts w:ascii="Times New Roman" w:eastAsia="ＭＳ 明朝" w:hAnsi="Times New Roman" w:cs="Times New Roman"/>
    </w:rPr>
  </w:style>
  <w:style w:type="character" w:styleId="Numrodepage">
    <w:name w:val="page number"/>
    <w:basedOn w:val="Policepardfaut"/>
    <w:uiPriority w:val="99"/>
    <w:unhideWhenUsed/>
    <w:rsid w:val="00EF7A5A"/>
    <w:rPr>
      <w:rFonts w:cs="Times New Roman"/>
    </w:rPr>
  </w:style>
  <w:style w:type="paragraph" w:customStyle="1" w:styleId="meth1hd">
    <w:name w:val="meth1hd"/>
    <w:basedOn w:val="Normal"/>
    <w:next w:val="Normal"/>
    <w:rsid w:val="00E04DF2"/>
    <w:pPr>
      <w:spacing w:after="240" w:line="480" w:lineRule="atLeast"/>
    </w:pPr>
    <w:rPr>
      <w:szCs w:val="20"/>
      <w:lang w:val="en-GB" w:eastAsia="en-US"/>
    </w:rPr>
  </w:style>
  <w:style w:type="paragraph" w:customStyle="1" w:styleId="sec1ttl">
    <w:name w:val="sec1ttl"/>
    <w:basedOn w:val="Normal"/>
    <w:rsid w:val="00E04DF2"/>
    <w:pPr>
      <w:spacing w:after="240" w:line="480" w:lineRule="atLeast"/>
    </w:pPr>
    <w:rPr>
      <w:b/>
      <w:szCs w:val="20"/>
      <w:lang w:val="en-GB" w:eastAsia="en-US"/>
    </w:rPr>
  </w:style>
  <w:style w:type="paragraph" w:customStyle="1" w:styleId="ack">
    <w:name w:val="ack"/>
    <w:basedOn w:val="Normal"/>
    <w:rsid w:val="00E04DF2"/>
    <w:pPr>
      <w:spacing w:after="240" w:line="480" w:lineRule="atLeast"/>
    </w:pPr>
    <w:rPr>
      <w:sz w:val="20"/>
      <w:szCs w:val="20"/>
      <w:lang w:val="en-GB" w:eastAsia="en-US"/>
    </w:rPr>
  </w:style>
  <w:style w:type="paragraph" w:styleId="NormalWeb">
    <w:name w:val="Normal (Web)"/>
    <w:basedOn w:val="Normal"/>
    <w:uiPriority w:val="99"/>
    <w:semiHidden/>
    <w:unhideWhenUsed/>
    <w:rsid w:val="00E200A9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Paragraphedeliste">
    <w:name w:val="List Paragraph"/>
    <w:basedOn w:val="Normal"/>
    <w:uiPriority w:val="34"/>
    <w:qFormat/>
    <w:rsid w:val="00565C05"/>
    <w:pPr>
      <w:ind w:left="720"/>
      <w:contextualSpacing/>
    </w:pPr>
  </w:style>
  <w:style w:type="character" w:customStyle="1" w:styleId="highlight">
    <w:name w:val="highlight"/>
    <w:basedOn w:val="Policepardfaut"/>
    <w:rsid w:val="00872B9E"/>
    <w:rPr>
      <w:rFonts w:cs="Times New Roman"/>
    </w:rPr>
  </w:style>
  <w:style w:type="character" w:customStyle="1" w:styleId="result">
    <w:name w:val="result"/>
    <w:basedOn w:val="Policepardfaut"/>
    <w:rsid w:val="0052513F"/>
    <w:rPr>
      <w:rFonts w:cs="Times New Roman"/>
    </w:rPr>
  </w:style>
  <w:style w:type="character" w:styleId="Marquedannotation">
    <w:name w:val="annotation reference"/>
    <w:basedOn w:val="Policepardfaut"/>
    <w:uiPriority w:val="99"/>
    <w:semiHidden/>
    <w:unhideWhenUsed/>
    <w:rsid w:val="00D56504"/>
    <w:rPr>
      <w:rFonts w:cs="Times New Roman"/>
      <w:sz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D56504"/>
  </w:style>
  <w:style w:type="character" w:customStyle="1" w:styleId="CommentaireCar">
    <w:name w:val="Commentaire Car"/>
    <w:basedOn w:val="Policepardfaut"/>
    <w:link w:val="Commentaire"/>
    <w:uiPriority w:val="99"/>
    <w:semiHidden/>
    <w:locked/>
    <w:rsid w:val="00D56504"/>
    <w:rPr>
      <w:rFonts w:ascii="Times New Roman" w:eastAsia="ＭＳ 明朝" w:hAnsi="Times New Roman" w:cs="Times New Roman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D56504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locked/>
    <w:rsid w:val="00D56504"/>
    <w:rPr>
      <w:rFonts w:ascii="Times New Roman" w:eastAsia="ＭＳ 明朝" w:hAnsi="Times New Roman" w:cs="Times New Roman"/>
      <w:b/>
      <w:sz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D56504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locked/>
    <w:rsid w:val="00D56504"/>
    <w:rPr>
      <w:rFonts w:ascii="Lucida Grande" w:eastAsia="ＭＳ 明朝" w:hAnsi="Lucida Grande" w:cs="Times New Roman"/>
      <w:sz w:val="18"/>
    </w:rPr>
  </w:style>
  <w:style w:type="paragraph" w:customStyle="1" w:styleId="EndNoteBibliographyTitle">
    <w:name w:val="EndNote Bibliography Title"/>
    <w:basedOn w:val="Normal"/>
    <w:rsid w:val="00822714"/>
    <w:pPr>
      <w:jc w:val="center"/>
    </w:pPr>
    <w:rPr>
      <w:sz w:val="20"/>
    </w:rPr>
  </w:style>
  <w:style w:type="paragraph" w:customStyle="1" w:styleId="EndNoteBibliography">
    <w:name w:val="EndNote Bibliography"/>
    <w:basedOn w:val="Normal"/>
    <w:rsid w:val="00F71FC4"/>
    <w:pPr>
      <w:jc w:val="both"/>
    </w:pPr>
    <w:rPr>
      <w:sz w:val="20"/>
    </w:rPr>
  </w:style>
  <w:style w:type="character" w:styleId="Lienhypertextesuivi">
    <w:name w:val="FollowedHyperlink"/>
    <w:basedOn w:val="Policepardfaut"/>
    <w:uiPriority w:val="99"/>
    <w:semiHidden/>
    <w:unhideWhenUsed/>
    <w:rsid w:val="00CF7546"/>
    <w:rPr>
      <w:color w:val="800080" w:themeColor="followedHyperlink"/>
      <w:u w:val="single"/>
    </w:rPr>
  </w:style>
  <w:style w:type="table" w:styleId="Grille">
    <w:name w:val="Table Grid"/>
    <w:basedOn w:val="TableauNormal"/>
    <w:uiPriority w:val="59"/>
    <w:rsid w:val="0098298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ev">
    <w:name w:val="Strong"/>
    <w:basedOn w:val="Policepardfaut"/>
    <w:uiPriority w:val="22"/>
    <w:qFormat/>
    <w:rsid w:val="009B0C13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112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144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50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24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2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552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255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55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02552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255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55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55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55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02552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255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5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55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02552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552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552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255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02552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255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025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0255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55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55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02552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552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255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55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55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255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517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83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5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28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02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99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8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9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90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51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32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974</Words>
  <Characters>5935</Characters>
  <Application>Microsoft Macintosh Word</Application>
  <DocSecurity>0</DocSecurity>
  <Lines>456</Lines>
  <Paragraphs>34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Manager/>
  <Company>IGBMC</Company>
  <LinksUpToDate>false</LinksUpToDate>
  <CharactersWithSpaces>6564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4 Table</dc:title>
  <dc:subject/>
  <dc:creator>Isabelle ROBERT</dc:creator>
  <cp:keywords/>
  <dc:description/>
  <cp:lastModifiedBy>Isabelle ROBERT</cp:lastModifiedBy>
  <cp:revision>7</cp:revision>
  <cp:lastPrinted>2015-02-02T14:16:00Z</cp:lastPrinted>
  <dcterms:created xsi:type="dcterms:W3CDTF">2015-04-07T09:30:00Z</dcterms:created>
  <dcterms:modified xsi:type="dcterms:W3CDTF">2015-04-28T14:30:00Z</dcterms:modified>
  <cp:category/>
</cp:coreProperties>
</file>